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08480901"/>
      <w:bookmarkStart w:id="1" w:name="_Ref491742389"/>
      <w:r w:rsidRPr="008309B5">
        <w:rPr>
          <w:lang w:val="de-DE"/>
        </w:rPr>
        <w:lastRenderedPageBreak/>
        <w:t>Ehrenwörtliche Erklärung</w:t>
      </w:r>
      <w:bookmarkEnd w:id="0"/>
    </w:p>
    <w:p w14:paraId="4AEB0A73" w14:textId="3A975737"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 MLOps</w:t>
      </w:r>
      <w:r w:rsidR="00CF7395" w:rsidRPr="008309B5">
        <w:rPr>
          <w:lang w:val="de-DE"/>
        </w:rPr>
        <w:t xml:space="preserve"> Pipeline that takes Concept Drift into account</w:t>
      </w:r>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7675448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rsidRPr="008309B5">
        <w:rPr>
          <w:lang w:val="de-DE"/>
        </w:rPr>
        <w:t>Aichschieß</w:t>
      </w:r>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08480902"/>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08480903"/>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08480904"/>
      <w:r w:rsidRPr="00721A18">
        <w:lastRenderedPageBreak/>
        <w:t>Table of Contents</w:t>
      </w:r>
      <w:bookmarkEnd w:id="5"/>
    </w:p>
    <w:p w14:paraId="52C66921" w14:textId="3E17749B" w:rsidR="006D194E"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Pr="00743998">
        <w:rPr>
          <w:lang w:val="de-DE"/>
        </w:rPr>
        <w:t>Ehrenwörtliche Erklärung</w:t>
      </w:r>
      <w:r>
        <w:tab/>
      </w:r>
      <w:r>
        <w:fldChar w:fldCharType="begin"/>
      </w:r>
      <w:r>
        <w:instrText xml:space="preserve"> PAGEREF _Toc108480901 \h </w:instrText>
      </w:r>
      <w:r>
        <w:fldChar w:fldCharType="separate"/>
      </w:r>
      <w:r>
        <w:t>2</w:t>
      </w:r>
      <w:r>
        <w:fldChar w:fldCharType="end"/>
      </w:r>
    </w:p>
    <w:p w14:paraId="20BBF420" w14:textId="31337554" w:rsidR="006D194E" w:rsidRDefault="006D194E">
      <w:pPr>
        <w:pStyle w:val="Verzeichnis1"/>
        <w:rPr>
          <w:rFonts w:asciiTheme="minorHAnsi" w:eastAsiaTheme="minorEastAsia" w:hAnsiTheme="minorHAnsi" w:cstheme="minorBidi"/>
          <w:b w:val="0"/>
          <w:szCs w:val="22"/>
          <w:lang w:eastAsia="en-US"/>
        </w:rPr>
      </w:pPr>
      <w:r w:rsidRPr="00743998">
        <w:rPr>
          <w:lang w:val="de-DE"/>
        </w:rPr>
        <w:t>Kurzfassung</w:t>
      </w:r>
      <w:r>
        <w:tab/>
      </w:r>
      <w:r>
        <w:fldChar w:fldCharType="begin"/>
      </w:r>
      <w:r>
        <w:instrText xml:space="preserve"> PAGEREF _Toc108480902 \h </w:instrText>
      </w:r>
      <w:r>
        <w:fldChar w:fldCharType="separate"/>
      </w:r>
      <w:r>
        <w:t>3</w:t>
      </w:r>
      <w:r>
        <w:fldChar w:fldCharType="end"/>
      </w:r>
    </w:p>
    <w:p w14:paraId="659140FF" w14:textId="2E70664F" w:rsidR="006D194E" w:rsidRDefault="006D194E">
      <w:pPr>
        <w:pStyle w:val="Verzeichnis1"/>
        <w:rPr>
          <w:rFonts w:asciiTheme="minorHAnsi" w:eastAsiaTheme="minorEastAsia" w:hAnsiTheme="minorHAnsi" w:cstheme="minorBidi"/>
          <w:b w:val="0"/>
          <w:szCs w:val="22"/>
          <w:lang w:eastAsia="en-US"/>
        </w:rPr>
      </w:pPr>
      <w:r w:rsidRPr="00743998">
        <w:rPr>
          <w:lang w:val="en-GB"/>
        </w:rPr>
        <w:t>Abstract</w:t>
      </w:r>
      <w:r>
        <w:tab/>
      </w:r>
      <w:r>
        <w:fldChar w:fldCharType="begin"/>
      </w:r>
      <w:r>
        <w:instrText xml:space="preserve"> PAGEREF _Toc108480903 \h </w:instrText>
      </w:r>
      <w:r>
        <w:fldChar w:fldCharType="separate"/>
      </w:r>
      <w:r>
        <w:t>3</w:t>
      </w:r>
      <w:r>
        <w:fldChar w:fldCharType="end"/>
      </w:r>
    </w:p>
    <w:p w14:paraId="10775A85" w14:textId="67F7DE2D" w:rsidR="006D194E" w:rsidRDefault="006D194E">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8480904 \h </w:instrText>
      </w:r>
      <w:r>
        <w:fldChar w:fldCharType="separate"/>
      </w:r>
      <w:r>
        <w:t>4</w:t>
      </w:r>
      <w:r>
        <w:fldChar w:fldCharType="end"/>
      </w:r>
    </w:p>
    <w:p w14:paraId="4DD858A9" w14:textId="53B9A44A" w:rsidR="006D194E" w:rsidRDefault="006D194E">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8480905 \h </w:instrText>
      </w:r>
      <w:r>
        <w:fldChar w:fldCharType="separate"/>
      </w:r>
      <w:r>
        <w:t>6</w:t>
      </w:r>
      <w:r>
        <w:fldChar w:fldCharType="end"/>
      </w:r>
    </w:p>
    <w:p w14:paraId="7FCE3C02" w14:textId="1D25CCAD" w:rsidR="006D194E" w:rsidRDefault="006D194E">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8480906 \h </w:instrText>
      </w:r>
      <w:r>
        <w:fldChar w:fldCharType="separate"/>
      </w:r>
      <w:r>
        <w:t>6</w:t>
      </w:r>
      <w:r>
        <w:fldChar w:fldCharType="end"/>
      </w:r>
    </w:p>
    <w:p w14:paraId="25E11928" w14:textId="50DCA7BB" w:rsidR="006D194E" w:rsidRDefault="006D194E">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8480907 \h </w:instrText>
      </w:r>
      <w:r>
        <w:fldChar w:fldCharType="separate"/>
      </w:r>
      <w:r>
        <w:t>7</w:t>
      </w:r>
      <w:r>
        <w:fldChar w:fldCharType="end"/>
      </w:r>
    </w:p>
    <w:p w14:paraId="478ED3E5" w14:textId="588164B8" w:rsidR="006D194E" w:rsidRDefault="006D194E">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8480908 \h </w:instrText>
      </w:r>
      <w:r>
        <w:fldChar w:fldCharType="separate"/>
      </w:r>
      <w:r>
        <w:t>9</w:t>
      </w:r>
      <w:r>
        <w:fldChar w:fldCharType="end"/>
      </w:r>
    </w:p>
    <w:p w14:paraId="4D63D327" w14:textId="77660232" w:rsidR="006D194E" w:rsidRDefault="006D194E">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08480909 \h </w:instrText>
      </w:r>
      <w:r>
        <w:fldChar w:fldCharType="separate"/>
      </w:r>
      <w:r>
        <w:t>9</w:t>
      </w:r>
      <w:r>
        <w:fldChar w:fldCharType="end"/>
      </w:r>
    </w:p>
    <w:p w14:paraId="09A86CA4" w14:textId="26D693E6" w:rsidR="006D194E" w:rsidRDefault="006D194E">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8480910 \h </w:instrText>
      </w:r>
      <w:r>
        <w:fldChar w:fldCharType="separate"/>
      </w:r>
      <w:r>
        <w:t>10</w:t>
      </w:r>
      <w:r>
        <w:fldChar w:fldCharType="end"/>
      </w:r>
    </w:p>
    <w:p w14:paraId="1D5C9184" w14:textId="7ACAF590" w:rsidR="006D194E" w:rsidRDefault="006D194E">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8480911 \h </w:instrText>
      </w:r>
      <w:r>
        <w:fldChar w:fldCharType="separate"/>
      </w:r>
      <w:r>
        <w:t>13</w:t>
      </w:r>
      <w:r>
        <w:fldChar w:fldCharType="end"/>
      </w:r>
    </w:p>
    <w:p w14:paraId="034748CD" w14:textId="6ED27A3B" w:rsidR="006D194E" w:rsidRDefault="006D194E">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8480912 \h </w:instrText>
      </w:r>
      <w:r>
        <w:fldChar w:fldCharType="separate"/>
      </w:r>
      <w:r>
        <w:t>13</w:t>
      </w:r>
      <w:r>
        <w:fldChar w:fldCharType="end"/>
      </w:r>
    </w:p>
    <w:p w14:paraId="60C09DC3" w14:textId="539510A2" w:rsidR="006D194E" w:rsidRDefault="006D194E">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13 \h </w:instrText>
      </w:r>
      <w:r>
        <w:fldChar w:fldCharType="separate"/>
      </w:r>
      <w:r>
        <w:t>14</w:t>
      </w:r>
      <w:r>
        <w:fldChar w:fldCharType="end"/>
      </w:r>
    </w:p>
    <w:p w14:paraId="58713202" w14:textId="1A98635B" w:rsidR="006D194E" w:rsidRDefault="006D194E">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8480914 \h </w:instrText>
      </w:r>
      <w:r>
        <w:fldChar w:fldCharType="separate"/>
      </w:r>
      <w:r>
        <w:t>14</w:t>
      </w:r>
      <w:r>
        <w:fldChar w:fldCharType="end"/>
      </w:r>
    </w:p>
    <w:p w14:paraId="0998645A" w14:textId="428395E6" w:rsidR="006D194E" w:rsidRDefault="006D194E">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8480915 \h </w:instrText>
      </w:r>
      <w:r>
        <w:fldChar w:fldCharType="separate"/>
      </w:r>
      <w:r>
        <w:t>16</w:t>
      </w:r>
      <w:r>
        <w:fldChar w:fldCharType="end"/>
      </w:r>
    </w:p>
    <w:p w14:paraId="364E7A35" w14:textId="5BDB1B64" w:rsidR="006D194E" w:rsidRDefault="006D194E">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8480916 \h </w:instrText>
      </w:r>
      <w:r>
        <w:fldChar w:fldCharType="separate"/>
      </w:r>
      <w:r>
        <w:t>17</w:t>
      </w:r>
      <w:r>
        <w:fldChar w:fldCharType="end"/>
      </w:r>
    </w:p>
    <w:p w14:paraId="7BB30EDA" w14:textId="7FB382C4" w:rsidR="006D194E" w:rsidRDefault="006D194E">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8480917 \h </w:instrText>
      </w:r>
      <w:r>
        <w:fldChar w:fldCharType="separate"/>
      </w:r>
      <w:r>
        <w:t>18</w:t>
      </w:r>
      <w:r>
        <w:fldChar w:fldCharType="end"/>
      </w:r>
    </w:p>
    <w:p w14:paraId="1F4DCBF7" w14:textId="0EE1728E" w:rsidR="006D194E" w:rsidRDefault="006D194E">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8480918 \h </w:instrText>
      </w:r>
      <w:r>
        <w:fldChar w:fldCharType="separate"/>
      </w:r>
      <w:r>
        <w:t>22</w:t>
      </w:r>
      <w:r>
        <w:fldChar w:fldCharType="end"/>
      </w:r>
    </w:p>
    <w:p w14:paraId="0696857F" w14:textId="7D382877" w:rsidR="006D194E" w:rsidRDefault="006D194E">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19 \h </w:instrText>
      </w:r>
      <w:r>
        <w:fldChar w:fldCharType="separate"/>
      </w:r>
      <w:r>
        <w:t>24</w:t>
      </w:r>
      <w:r>
        <w:fldChar w:fldCharType="end"/>
      </w:r>
    </w:p>
    <w:p w14:paraId="578C068B" w14:textId="16EBB8F4" w:rsidR="006D194E" w:rsidRDefault="006D194E">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8480920 \h </w:instrText>
      </w:r>
      <w:r>
        <w:fldChar w:fldCharType="separate"/>
      </w:r>
      <w:r>
        <w:t>25</w:t>
      </w:r>
      <w:r>
        <w:fldChar w:fldCharType="end"/>
      </w:r>
    </w:p>
    <w:p w14:paraId="31E3DF2F" w14:textId="2FA9FADD" w:rsidR="006D194E" w:rsidRDefault="006D194E">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8480921 \h </w:instrText>
      </w:r>
      <w:r>
        <w:fldChar w:fldCharType="separate"/>
      </w:r>
      <w:r>
        <w:t>25</w:t>
      </w:r>
      <w:r>
        <w:fldChar w:fldCharType="end"/>
      </w:r>
    </w:p>
    <w:p w14:paraId="0DF5DC01" w14:textId="3E314094" w:rsidR="006D194E" w:rsidRDefault="006D194E">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8480922 \h </w:instrText>
      </w:r>
      <w:r>
        <w:fldChar w:fldCharType="separate"/>
      </w:r>
      <w:r>
        <w:t>27</w:t>
      </w:r>
      <w:r>
        <w:fldChar w:fldCharType="end"/>
      </w:r>
    </w:p>
    <w:p w14:paraId="2C05C23E" w14:textId="60CCFA6A" w:rsidR="006D194E" w:rsidRDefault="006D194E">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8480923 \h </w:instrText>
      </w:r>
      <w:r>
        <w:fldChar w:fldCharType="separate"/>
      </w:r>
      <w:r>
        <w:t>29</w:t>
      </w:r>
      <w:r>
        <w:fldChar w:fldCharType="end"/>
      </w:r>
    </w:p>
    <w:p w14:paraId="73F9A0FB" w14:textId="5E068A5A" w:rsidR="006D194E" w:rsidRDefault="006D194E">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8480924 \h </w:instrText>
      </w:r>
      <w:r>
        <w:fldChar w:fldCharType="separate"/>
      </w:r>
      <w:r>
        <w:t>31</w:t>
      </w:r>
      <w:r>
        <w:fldChar w:fldCharType="end"/>
      </w:r>
    </w:p>
    <w:p w14:paraId="4AA1C2EE" w14:textId="15660761" w:rsidR="006D194E" w:rsidRDefault="006D194E">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25 \h </w:instrText>
      </w:r>
      <w:r>
        <w:fldChar w:fldCharType="separate"/>
      </w:r>
      <w:r>
        <w:t>35</w:t>
      </w:r>
      <w:r>
        <w:fldChar w:fldCharType="end"/>
      </w:r>
    </w:p>
    <w:p w14:paraId="3AC00724" w14:textId="10277B23" w:rsidR="006D194E" w:rsidRDefault="006D194E">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8480926 \h </w:instrText>
      </w:r>
      <w:r>
        <w:fldChar w:fldCharType="separate"/>
      </w:r>
      <w:r>
        <w:t>38</w:t>
      </w:r>
      <w:r>
        <w:fldChar w:fldCharType="end"/>
      </w:r>
    </w:p>
    <w:p w14:paraId="73DED262" w14:textId="729EEB1B" w:rsidR="006D194E" w:rsidRDefault="006D194E">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8480927 \h </w:instrText>
      </w:r>
      <w:r>
        <w:fldChar w:fldCharType="separate"/>
      </w:r>
      <w:r>
        <w:t>38</w:t>
      </w:r>
      <w:r>
        <w:fldChar w:fldCharType="end"/>
      </w:r>
    </w:p>
    <w:p w14:paraId="4639DF6E" w14:textId="23947CE2" w:rsidR="006D194E" w:rsidRDefault="006D194E">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8480928 \h </w:instrText>
      </w:r>
      <w:r>
        <w:fldChar w:fldCharType="separate"/>
      </w:r>
      <w:r>
        <w:t>39</w:t>
      </w:r>
      <w:r>
        <w:fldChar w:fldCharType="end"/>
      </w:r>
    </w:p>
    <w:p w14:paraId="353D531B" w14:textId="5CE297F6" w:rsidR="006D194E" w:rsidRDefault="006D194E">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8480929 \h </w:instrText>
      </w:r>
      <w:r>
        <w:fldChar w:fldCharType="separate"/>
      </w:r>
      <w:r>
        <w:t>41</w:t>
      </w:r>
      <w:r>
        <w:fldChar w:fldCharType="end"/>
      </w:r>
    </w:p>
    <w:p w14:paraId="0CAA0BFA" w14:textId="76217BB8" w:rsidR="006D194E" w:rsidRDefault="006D194E">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8480930 \h </w:instrText>
      </w:r>
      <w:r>
        <w:fldChar w:fldCharType="separate"/>
      </w:r>
      <w:r>
        <w:t>42</w:t>
      </w:r>
      <w:r>
        <w:fldChar w:fldCharType="end"/>
      </w:r>
    </w:p>
    <w:p w14:paraId="729A2F23" w14:textId="3061D226" w:rsidR="006D194E" w:rsidRDefault="006D194E">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08480931 \h </w:instrText>
      </w:r>
      <w:r>
        <w:fldChar w:fldCharType="separate"/>
      </w:r>
      <w:r>
        <w:t>42</w:t>
      </w:r>
      <w:r>
        <w:fldChar w:fldCharType="end"/>
      </w:r>
    </w:p>
    <w:p w14:paraId="200F5032" w14:textId="23C95578" w:rsidR="006D194E" w:rsidRDefault="006D194E">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Recommender System</w:t>
      </w:r>
      <w:r>
        <w:tab/>
      </w:r>
      <w:r>
        <w:fldChar w:fldCharType="begin"/>
      </w:r>
      <w:r>
        <w:instrText xml:space="preserve"> PAGEREF _Toc108480932 \h </w:instrText>
      </w:r>
      <w:r>
        <w:fldChar w:fldCharType="separate"/>
      </w:r>
      <w:r>
        <w:t>43</w:t>
      </w:r>
      <w:r>
        <w:fldChar w:fldCharType="end"/>
      </w:r>
    </w:p>
    <w:p w14:paraId="06845905" w14:textId="190F855C" w:rsidR="006D194E" w:rsidRDefault="006D194E">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w:t>
      </w:r>
      <w:r>
        <w:tab/>
      </w:r>
      <w:r>
        <w:fldChar w:fldCharType="begin"/>
      </w:r>
      <w:r>
        <w:instrText xml:space="preserve"> PAGEREF _Toc108480933 \h </w:instrText>
      </w:r>
      <w:r>
        <w:fldChar w:fldCharType="separate"/>
      </w:r>
      <w:r>
        <w:t>43</w:t>
      </w:r>
      <w:r>
        <w:fldChar w:fldCharType="end"/>
      </w:r>
    </w:p>
    <w:p w14:paraId="1E57D9E7" w14:textId="464A5005" w:rsidR="006D194E" w:rsidRDefault="006D194E">
      <w:pPr>
        <w:pStyle w:val="Verzeichnis3"/>
        <w:tabs>
          <w:tab w:val="left" w:pos="1713"/>
        </w:tabs>
        <w:rPr>
          <w:rFonts w:asciiTheme="minorHAnsi" w:eastAsiaTheme="minorEastAsia" w:hAnsiTheme="minorHAnsi" w:cstheme="minorBidi"/>
          <w:szCs w:val="22"/>
          <w:lang w:eastAsia="en-US"/>
        </w:rPr>
      </w:pPr>
      <w:r>
        <w:lastRenderedPageBreak/>
        <w:t>4.2.2</w:t>
      </w:r>
      <w:r>
        <w:rPr>
          <w:rFonts w:asciiTheme="minorHAnsi" w:eastAsiaTheme="minorEastAsia" w:hAnsiTheme="minorHAnsi" w:cstheme="minorBidi"/>
          <w:szCs w:val="22"/>
          <w:lang w:eastAsia="en-US"/>
        </w:rPr>
        <w:tab/>
      </w:r>
      <w:r>
        <w:t>Tools</w:t>
      </w:r>
      <w:r>
        <w:tab/>
      </w:r>
      <w:r>
        <w:fldChar w:fldCharType="begin"/>
      </w:r>
      <w:r>
        <w:instrText xml:space="preserve"> PAGEREF _Toc108480934 \h </w:instrText>
      </w:r>
      <w:r>
        <w:fldChar w:fldCharType="separate"/>
      </w:r>
      <w:r>
        <w:t>43</w:t>
      </w:r>
      <w:r>
        <w:fldChar w:fldCharType="end"/>
      </w:r>
    </w:p>
    <w:p w14:paraId="2B4F3887" w14:textId="7056CE76" w:rsidR="006D194E" w:rsidRDefault="006D194E">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Implementation</w:t>
      </w:r>
      <w:r>
        <w:tab/>
      </w:r>
      <w:r>
        <w:fldChar w:fldCharType="begin"/>
      </w:r>
      <w:r>
        <w:instrText xml:space="preserve"> PAGEREF _Toc108480935 \h </w:instrText>
      </w:r>
      <w:r>
        <w:fldChar w:fldCharType="separate"/>
      </w:r>
      <w:r>
        <w:t>43</w:t>
      </w:r>
      <w:r>
        <w:fldChar w:fldCharType="end"/>
      </w:r>
    </w:p>
    <w:p w14:paraId="19386312" w14:textId="7DE61463" w:rsidR="006D194E" w:rsidRDefault="006D194E">
      <w:pPr>
        <w:pStyle w:val="Verzeichnis3"/>
        <w:tabs>
          <w:tab w:val="left" w:pos="1713"/>
        </w:tabs>
        <w:rPr>
          <w:rFonts w:asciiTheme="minorHAnsi" w:eastAsiaTheme="minorEastAsia" w:hAnsiTheme="minorHAnsi" w:cstheme="minorBidi"/>
          <w:szCs w:val="22"/>
          <w:lang w:eastAsia="en-US"/>
        </w:rPr>
      </w:pPr>
      <w:r>
        <w:t>4.2.4</w:t>
      </w:r>
      <w:r>
        <w:rPr>
          <w:rFonts w:asciiTheme="minorHAnsi" w:eastAsiaTheme="minorEastAsia" w:hAnsiTheme="minorHAnsi" w:cstheme="minorBidi"/>
          <w:szCs w:val="22"/>
          <w:lang w:eastAsia="en-US"/>
        </w:rPr>
        <w:tab/>
      </w:r>
      <w:r>
        <w:t>Challenges</w:t>
      </w:r>
      <w:r>
        <w:tab/>
      </w:r>
      <w:r>
        <w:fldChar w:fldCharType="begin"/>
      </w:r>
      <w:r>
        <w:instrText xml:space="preserve"> PAGEREF _Toc108480936 \h </w:instrText>
      </w:r>
      <w:r>
        <w:fldChar w:fldCharType="separate"/>
      </w:r>
      <w:r>
        <w:t>43</w:t>
      </w:r>
      <w:r>
        <w:fldChar w:fldCharType="end"/>
      </w:r>
    </w:p>
    <w:p w14:paraId="233D5CB8" w14:textId="62E6CA42" w:rsidR="006D194E" w:rsidRDefault="006D194E">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08480937 \h </w:instrText>
      </w:r>
      <w:r>
        <w:fldChar w:fldCharType="separate"/>
      </w:r>
      <w:r>
        <w:t>43</w:t>
      </w:r>
      <w:r>
        <w:fldChar w:fldCharType="end"/>
      </w:r>
    </w:p>
    <w:p w14:paraId="041AB4A5" w14:textId="0BD02538" w:rsidR="006D194E" w:rsidRDefault="006D194E">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MLOps Pipeline</w:t>
      </w:r>
      <w:r>
        <w:tab/>
      </w:r>
      <w:r>
        <w:fldChar w:fldCharType="begin"/>
      </w:r>
      <w:r>
        <w:instrText xml:space="preserve"> PAGEREF _Toc108480938 \h </w:instrText>
      </w:r>
      <w:r>
        <w:fldChar w:fldCharType="separate"/>
      </w:r>
      <w:r>
        <w:t>43</w:t>
      </w:r>
      <w:r>
        <w:fldChar w:fldCharType="end"/>
      </w:r>
    </w:p>
    <w:p w14:paraId="0F90E175" w14:textId="2004E7E0" w:rsidR="006D194E" w:rsidRDefault="006D194E">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8480939 \h </w:instrText>
      </w:r>
      <w:r>
        <w:fldChar w:fldCharType="separate"/>
      </w:r>
      <w:r>
        <w:t>44</w:t>
      </w:r>
      <w:r>
        <w:fldChar w:fldCharType="end"/>
      </w:r>
    </w:p>
    <w:p w14:paraId="4425EBDE" w14:textId="6500C0B5" w:rsidR="006D194E" w:rsidRDefault="006D194E">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8480940 \h </w:instrText>
      </w:r>
      <w:r>
        <w:fldChar w:fldCharType="separate"/>
      </w:r>
      <w:r>
        <w:t>45</w:t>
      </w:r>
      <w:r>
        <w:fldChar w:fldCharType="end"/>
      </w:r>
    </w:p>
    <w:p w14:paraId="7DD67D7C" w14:textId="18D18FCA" w:rsidR="006D194E" w:rsidRDefault="006D194E">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8480941 \h </w:instrText>
      </w:r>
      <w:r>
        <w:fldChar w:fldCharType="separate"/>
      </w:r>
      <w:r>
        <w:t>45</w:t>
      </w:r>
      <w:r>
        <w:fldChar w:fldCharType="end"/>
      </w:r>
    </w:p>
    <w:p w14:paraId="2898F615" w14:textId="4157A063" w:rsidR="006D194E" w:rsidRDefault="006D194E">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42 \h </w:instrText>
      </w:r>
      <w:r>
        <w:fldChar w:fldCharType="separate"/>
      </w:r>
      <w:r>
        <w:t>45</w:t>
      </w:r>
      <w:r>
        <w:fldChar w:fldCharType="end"/>
      </w:r>
    </w:p>
    <w:p w14:paraId="0F255D2C" w14:textId="151CAD65" w:rsidR="006D194E" w:rsidRDefault="006D194E">
      <w:pPr>
        <w:pStyle w:val="Verzeichnis3"/>
        <w:tabs>
          <w:tab w:val="left" w:pos="1713"/>
        </w:tabs>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8480943 \h </w:instrText>
      </w:r>
      <w:r>
        <w:fldChar w:fldCharType="separate"/>
      </w:r>
      <w:r>
        <w:t>45</w:t>
      </w:r>
      <w:r>
        <w:fldChar w:fldCharType="end"/>
      </w:r>
    </w:p>
    <w:p w14:paraId="277416C9" w14:textId="169D1A66" w:rsidR="006D194E" w:rsidRDefault="006D194E">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8480944 \h </w:instrText>
      </w:r>
      <w:r>
        <w:fldChar w:fldCharType="separate"/>
      </w:r>
      <w:r>
        <w:t>46</w:t>
      </w:r>
      <w:r>
        <w:fldChar w:fldCharType="end"/>
      </w:r>
    </w:p>
    <w:p w14:paraId="2B9AE088" w14:textId="6F24D73F" w:rsidR="006D194E" w:rsidRDefault="006D194E">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8480945 \h </w:instrText>
      </w:r>
      <w:r>
        <w:fldChar w:fldCharType="separate"/>
      </w:r>
      <w:r>
        <w:t>47</w:t>
      </w:r>
      <w:r>
        <w:fldChar w:fldCharType="end"/>
      </w:r>
    </w:p>
    <w:p w14:paraId="6FA48E21" w14:textId="456FA8AB" w:rsidR="006D194E" w:rsidRDefault="006D194E">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8480946 \h </w:instrText>
      </w:r>
      <w:r>
        <w:fldChar w:fldCharType="separate"/>
      </w:r>
      <w:r>
        <w:t>47</w:t>
      </w:r>
      <w:r>
        <w:fldChar w:fldCharType="end"/>
      </w:r>
    </w:p>
    <w:p w14:paraId="16ED8832" w14:textId="73AEC672" w:rsidR="006D194E" w:rsidRDefault="006D194E">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8480947 \h </w:instrText>
      </w:r>
      <w:r>
        <w:fldChar w:fldCharType="separate"/>
      </w:r>
      <w:r>
        <w:t>47</w:t>
      </w:r>
      <w:r>
        <w:fldChar w:fldCharType="end"/>
      </w:r>
    </w:p>
    <w:p w14:paraId="318E918C" w14:textId="6B19DBDB" w:rsidR="006D194E" w:rsidRDefault="006D194E">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8480948 \h </w:instrText>
      </w:r>
      <w:r>
        <w:fldChar w:fldCharType="separate"/>
      </w:r>
      <w:r>
        <w:t>48</w:t>
      </w:r>
      <w:r>
        <w:fldChar w:fldCharType="end"/>
      </w:r>
    </w:p>
    <w:p w14:paraId="45728838" w14:textId="0E09AE36" w:rsidR="006D194E" w:rsidRDefault="006D194E">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8480949 \h </w:instrText>
      </w:r>
      <w:r>
        <w:fldChar w:fldCharType="separate"/>
      </w:r>
      <w:r>
        <w:t>49</w:t>
      </w:r>
      <w:r>
        <w:fldChar w:fldCharType="end"/>
      </w:r>
    </w:p>
    <w:p w14:paraId="4AEB0ABD" w14:textId="55E09672"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08480905"/>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08480906"/>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848090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593581E7" w:rsidR="008F1E48" w:rsidRDefault="00E93020">
      <w:pPr>
        <w:tabs>
          <w:tab w:val="left" w:pos="1440"/>
        </w:tabs>
      </w:pPr>
      <w:r>
        <w:t>EDA</w:t>
      </w:r>
      <w:r>
        <w:tab/>
        <w:t>Exploratory Data Analysis</w:t>
      </w:r>
    </w:p>
    <w:p w14:paraId="4AEB0AD1" w14:textId="654B6BD1" w:rsidR="00284FA6" w:rsidRDefault="00DA1F03">
      <w:pPr>
        <w:pStyle w:val="berschrift1"/>
      </w:pPr>
      <w:bookmarkStart w:id="9" w:name="_Toc108480908"/>
      <w:r w:rsidRPr="00721A18">
        <w:lastRenderedPageBreak/>
        <w:t>Introduction</w:t>
      </w:r>
      <w:bookmarkEnd w:id="9"/>
    </w:p>
    <w:p w14:paraId="2B988FBE" w14:textId="6D18F579" w:rsidR="00687DA9" w:rsidRPr="00687DA9" w:rsidRDefault="000637EC" w:rsidP="00687DA9">
      <w:pPr>
        <w:pStyle w:val="berschrift2"/>
      </w:pPr>
      <w:bookmarkStart w:id="10" w:name="_Toc108480909"/>
      <w:r>
        <w:t>Motivation</w:t>
      </w:r>
      <w:bookmarkEnd w:id="10"/>
    </w:p>
    <w:p w14:paraId="53BF7F8D" w14:textId="1358CD0C"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601E6C">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2B2C3EAA"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Content>
          <w:r>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jBUMTM6MDI6MTA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601E6C">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601E6C">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601E6C">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601E6C">
            <w:t>(Bennett, Lanning, &amp; others, 2007)</w:t>
          </w:r>
          <w:r>
            <w:fldChar w:fldCharType="end"/>
          </w:r>
        </w:sdtContent>
      </w:sdt>
      <w:r w:rsidR="00EA5468">
        <w:t>.</w:t>
      </w:r>
      <w:r>
        <w:t xml:space="preserve"> To this day datasets of movie ratings remain a popular way to benchmark RSs.</w:t>
      </w:r>
    </w:p>
    <w:p w14:paraId="228E0595" w14:textId="58375EAE"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Content>
          <w:r>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yMFQxMzowMjoxM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601E6C">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601E6C">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601E6C">
            <w:t>(Miranda, 2021)</w:t>
          </w:r>
          <w:r>
            <w:fldChar w:fldCharType="end"/>
          </w:r>
        </w:sdtContent>
      </w:sdt>
      <w:r w:rsidR="00A519AD">
        <w:t>.</w:t>
      </w:r>
    </w:p>
    <w:p w14:paraId="3D78F7B3" w14:textId="1FDB76AE"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601E6C">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601E6C">
            <w:t>(Renggli et al., 2021)</w:t>
          </w:r>
          <w:r>
            <w:fldChar w:fldCharType="end"/>
          </w:r>
        </w:sdtContent>
      </w:sdt>
      <w:r w:rsidR="00A519AD">
        <w:t>.</w:t>
      </w:r>
      <w:r>
        <w:t xml:space="preserve"> Detrimental data to the ML system’s performance can manifest itself in different ways. </w:t>
      </w:r>
    </w:p>
    <w:p w14:paraId="64C36E4F" w14:textId="5D8E8420"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601E6C">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CABD428"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601E6C">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08480910"/>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12140BB2"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601E6C">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Content>
          <w:r>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IwVDEzOjAyOjEw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601E6C">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9B2F43E"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601E6C">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1F3C3744"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601E6C">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362483BB"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601E6C">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4FBC9156"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601E6C">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601E6C">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722FF6D2"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601E6C">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08480911"/>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08480912"/>
      <w:r>
        <w:t>Environment</w:t>
      </w:r>
      <w:bookmarkEnd w:id="13"/>
    </w:p>
    <w:p w14:paraId="547259E5" w14:textId="1C8B42BE"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601E6C">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601E6C">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601E6C">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35E0CBDF"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601E6C">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601E6C">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601E6C">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601E6C">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601E6C">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Toc108480913"/>
      <w:bookmarkStart w:id="15" w:name="_Ref109217847"/>
      <w:r>
        <w:t>Recommender Systems</w:t>
      </w:r>
      <w:bookmarkEnd w:id="14"/>
      <w:bookmarkEnd w:id="15"/>
    </w:p>
    <w:p w14:paraId="7CB2163F" w14:textId="7D1032A0" w:rsidR="003B7B78" w:rsidRDefault="00696AD3" w:rsidP="00696AD3">
      <w:pPr>
        <w:pStyle w:val="berschrift3"/>
      </w:pPr>
      <w:bookmarkStart w:id="16" w:name="_Toc108480914"/>
      <w:r>
        <w:t>Overview</w:t>
      </w:r>
      <w:bookmarkEnd w:id="16"/>
    </w:p>
    <w:p w14:paraId="4333C53A" w14:textId="2DA7AE2D"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601E6C">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B63A784"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601E6C">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601E6C">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601E6C">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77E885D0"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601E6C">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21736658"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601E6C">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601E6C">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6D024E6F"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6A68C7">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r>
        <w:t xml:space="preserve">Retrieval </w:t>
      </w:r>
      <w:r w:rsidR="00AD3B8E">
        <w:t>&amp;</w:t>
      </w:r>
      <w:r>
        <w:t xml:space="preserve"> Ranking</w:t>
      </w:r>
    </w:p>
    <w:p w14:paraId="3BB57FBB" w14:textId="59E3A7D7"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76713E">
            <w:t>(Fernández-Tobias, Cantador, Kaminskas,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76713E">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32AFBDBB" w:rsidR="00A21EA3" w:rsidRPr="00C84B97" w:rsidRDefault="002E219D" w:rsidP="002E219D">
      <w:pPr>
        <w:pStyle w:val="Beschriftung"/>
      </w:pPr>
      <w:bookmarkStart w:id="19" w:name="_Ref109072829"/>
      <w:bookmarkStart w:id="20" w:name="_Ref109072808"/>
      <w:r>
        <w:t xml:space="preserve">Figure </w:t>
      </w:r>
      <w:r>
        <w:fldChar w:fldCharType="begin"/>
      </w:r>
      <w:r>
        <w:instrText xml:space="preserve"> SEQ Figure \* ARABIC </w:instrText>
      </w:r>
      <w:r>
        <w:fldChar w:fldCharType="separate"/>
      </w:r>
      <w:r w:rsidR="006A68C7">
        <w:rPr>
          <w:noProof/>
        </w:rPr>
        <w:t>2</w:t>
      </w:r>
      <w:r>
        <w:fldChar w:fldCharType="end"/>
      </w:r>
      <w:bookmarkEnd w:id="19"/>
      <w:r>
        <w:t>: Example of retrieval and ranking</w:t>
      </w:r>
      <w:bookmarkEnd w:id="20"/>
      <w:r w:rsidR="00374F39">
        <w:t xml:space="preserve"> in a recommender system</w:t>
      </w:r>
    </w:p>
    <w:p w14:paraId="1411211D" w14:textId="5171B14B" w:rsidR="007D778E" w:rsidRDefault="007D778E" w:rsidP="007D778E">
      <w:pPr>
        <w:pStyle w:val="berschrift3"/>
      </w:pPr>
      <w:bookmarkStart w:id="21" w:name="_Toc108480915"/>
      <w:r>
        <w:t>Data</w:t>
      </w:r>
      <w:bookmarkEnd w:id="21"/>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5F06F338"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601E6C">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601E6C">
            <w:t>(Aggarwal, 2016)</w:t>
          </w:r>
          <w:r w:rsidR="007A172C">
            <w:fldChar w:fldCharType="end"/>
          </w:r>
        </w:sdtContent>
      </w:sdt>
      <w:r w:rsidR="007A172C">
        <w:t>.</w:t>
      </w:r>
    </w:p>
    <w:p w14:paraId="0E4DB80E" w14:textId="2BA4541A"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601E6C">
            <w:t>(Khusro et al., 2016)</w:t>
          </w:r>
          <w:r w:rsidR="00673C40">
            <w:fldChar w:fldCharType="end"/>
          </w:r>
        </w:sdtContent>
      </w:sdt>
      <w:r w:rsidR="005F1293">
        <w:t>.</w:t>
      </w:r>
    </w:p>
    <w:p w14:paraId="214996BE" w14:textId="4F58D8A8"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Content>
          <w:r w:rsidR="000D631B">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jBUMTM6MDI6MTA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601E6C">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35E029F"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601E6C">
            <w:t>(Aggarwal, 2016, p. 128)</w:t>
          </w:r>
          <w:r w:rsidR="00A06411">
            <w:fldChar w:fldCharType="end"/>
          </w:r>
        </w:sdtContent>
      </w:sdt>
      <w:r w:rsidR="00A13ABF">
        <w:t>.</w:t>
      </w:r>
    </w:p>
    <w:p w14:paraId="636AF604" w14:textId="2FF9F95A" w:rsidR="006B321E" w:rsidRDefault="00E51276" w:rsidP="002F00A7">
      <w:pPr>
        <w:pStyle w:val="berschrift3"/>
      </w:pPr>
      <w:bookmarkStart w:id="22" w:name="_Toc108480916"/>
      <w:r>
        <w:t>Content-based recommender systems</w:t>
      </w:r>
      <w:bookmarkEnd w:id="22"/>
    </w:p>
    <w:p w14:paraId="4462A7FD" w14:textId="22C83315"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Content>
          <w:r w:rsidR="000657BF">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yMFQxMzowMjoxM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601E6C">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601E6C">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Content>
          <w:r w:rsidR="00A02EDC">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yMFQxMzowMjoxM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601E6C">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75F56A44"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601E6C">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3" w:name="_Toc108480917"/>
      <w:bookmarkStart w:id="24" w:name="_Ref109073993"/>
      <w:r>
        <w:t>Collaborative filtering</w:t>
      </w:r>
      <w:bookmarkEnd w:id="23"/>
      <w:bookmarkEnd w:id="24"/>
    </w:p>
    <w:p w14:paraId="06120E8E" w14:textId="01C41C51"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601E6C">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601E6C">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601E6C">
            <w:t>(Google LLC, 2021)</w:t>
          </w:r>
          <w:r w:rsidR="00B40405">
            <w:fldChar w:fldCharType="end"/>
          </w:r>
        </w:sdtContent>
      </w:sdt>
      <w:r w:rsidR="009E6743">
        <w:t>.</w:t>
      </w:r>
    </w:p>
    <w:p w14:paraId="77F8EA4F" w14:textId="0D4AF248"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601E6C">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085B06D4"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601E6C">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601E6C">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617A79D4"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601E6C">
            <w:t>(Aggarwal, 2016)</w:t>
          </w:r>
          <w:r w:rsidR="007F5512">
            <w:fldChar w:fldCharType="end"/>
          </w:r>
        </w:sdtContent>
      </w:sdt>
      <w:r w:rsidR="00FC2BE0">
        <w:t>.</w:t>
      </w:r>
    </w:p>
    <w:p w14:paraId="58A98D78" w14:textId="25674997"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601E6C">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07F764F"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601E6C">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601E6C">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601E6C">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601E6C">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601E6C">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601E6C">
            <w:t>(Koren et al., 2009)</w:t>
          </w:r>
          <w:r w:rsidR="00C727F1">
            <w:fldChar w:fldCharType="end"/>
          </w:r>
        </w:sdtContent>
      </w:sdt>
      <w:r w:rsidR="00843302">
        <w:t>.</w:t>
      </w:r>
    </w:p>
    <w:p w14:paraId="48562123" w14:textId="138561C7"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601E6C">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601E6C">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BUMTM6MDI6MTA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601E6C">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MFQxMzowMjoxM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601E6C">
            <w:t>(Dacrema, Boglio, Cremonesi, &amp; Jannach, 2021)</w:t>
          </w:r>
          <w:r w:rsidR="00ED71DA">
            <w:fldChar w:fldCharType="end"/>
          </w:r>
        </w:sdtContent>
      </w:sdt>
      <w:r w:rsidR="000B65C3">
        <w:t>.</w:t>
      </w:r>
    </w:p>
    <w:p w14:paraId="06963A81" w14:textId="4C2CAA81"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Content>
          <w:r w:rsidR="007F55F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MFQxMzowMjoxM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601E6C">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011C7CC6"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601E6C">
            <w:t>(Charniak, 2019)</w:t>
          </w:r>
          <w:r w:rsidR="002F113B">
            <w:fldChar w:fldCharType="end"/>
          </w:r>
        </w:sdtContent>
      </w:sdt>
      <w:r w:rsidR="009C6BE2">
        <w:t>.</w:t>
      </w:r>
      <w:r w:rsidR="00C65436">
        <w:t xml:space="preserve"> </w:t>
      </w:r>
    </w:p>
    <w:p w14:paraId="6116AFD8" w14:textId="7935D7B2"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601E6C">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601E6C">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yMFQxMzowMjoxM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601E6C">
            <w:t>(Charniak, 2019; Gurney, 2014; Hanin, 2019; Heaton, 2012)</w:t>
          </w:r>
          <w:r w:rsidR="00974C12">
            <w:fldChar w:fldCharType="end"/>
          </w:r>
        </w:sdtContent>
      </w:sdt>
      <w:r w:rsidR="00B3080C">
        <w:t>.</w:t>
      </w:r>
    </w:p>
    <w:p w14:paraId="07979913" w14:textId="195175C4"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601E6C">
            <w:t>(Gurney, 2014; Heaton, 2012; LeCun et al., 1989)</w:t>
          </w:r>
          <w:r w:rsidR="00BD3639">
            <w:fldChar w:fldCharType="end"/>
          </w:r>
        </w:sdtContent>
      </w:sdt>
      <w:r w:rsidR="000C7C8C">
        <w:t>.</w:t>
      </w:r>
      <w:r w:rsidR="001B56D3">
        <w:t xml:space="preserve"> </w:t>
      </w:r>
    </w:p>
    <w:p w14:paraId="54CE1F34" w14:textId="670E416C"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yMFQxMzowMjoxM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601E6C">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Content>
          <w:r w:rsidR="003511CB">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MFQxMzowMjoxM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601E6C">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601E6C">
            <w:t>(Rendle, Krichene, Zhang, &amp; Anderson, 2020)</w:t>
          </w:r>
          <w:r w:rsidR="00A6589D">
            <w:fldChar w:fldCharType="end"/>
          </w:r>
        </w:sdtContent>
      </w:sdt>
      <w:r w:rsidR="0058526C">
        <w:t>.</w:t>
      </w:r>
      <w:r w:rsidR="003C4E90">
        <w:t xml:space="preserve"> </w:t>
      </w:r>
    </w:p>
    <w:p w14:paraId="41DC409D" w14:textId="3BEDBC65"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601E6C">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IwVDEzOjAyOjEw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601E6C">
            <w:t>(Covington, Adams, &amp; Sargin, 2016)</w:t>
          </w:r>
          <w:r w:rsidR="00FF3B3A">
            <w:fldChar w:fldCharType="end"/>
          </w:r>
        </w:sdtContent>
      </w:sdt>
      <w:r w:rsidR="00FF3B3A">
        <w:t>.</w:t>
      </w:r>
    </w:p>
    <w:p w14:paraId="7B0F308A" w14:textId="28E9862A" w:rsidR="00C721A1" w:rsidRDefault="00EF1E50" w:rsidP="00EF1E50">
      <w:pPr>
        <w:pStyle w:val="berschrift3"/>
      </w:pPr>
      <w:bookmarkStart w:id="25" w:name="_Toc108480918"/>
      <w:r>
        <w:t>Deep &amp; Cross Networks</w:t>
      </w:r>
      <w:bookmarkEnd w:id="25"/>
    </w:p>
    <w:p w14:paraId="63729B4C" w14:textId="7E66D94E"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BUMTM6MDI6MTA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jBUMTM6MDI6MTA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601E6C">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3B8BD970"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yMFQxMzowMjox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601E6C">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BUMTM6MDI6MT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601E6C">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601E6C">
            <w:t>(Rendle et al., 2020)</w:t>
          </w:r>
          <w:r w:rsidR="00306886">
            <w:fldChar w:fldCharType="end"/>
          </w:r>
        </w:sdtContent>
      </w:sdt>
      <w:r w:rsidR="003722D0">
        <w:t>.</w:t>
      </w:r>
    </w:p>
    <w:p w14:paraId="36DF5A9A" w14:textId="64B8D932"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BUMTM6MDI6MT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601E6C">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42BB6FC8" w:rsidR="008C1888" w:rsidRDefault="008C1888" w:rsidP="008D6D83">
      <w:pPr>
        <w:pStyle w:val="Beschriftung"/>
      </w:pPr>
      <w:bookmarkStart w:id="26" w:name="_Ref107267688"/>
      <w:bookmarkStart w:id="27" w:name="_Toc108263646"/>
      <w:r>
        <w:t xml:space="preserve">Figure </w:t>
      </w:r>
      <w:r>
        <w:fldChar w:fldCharType="begin"/>
      </w:r>
      <w:r>
        <w:instrText xml:space="preserve"> SEQ Figure \* ARABIC </w:instrText>
      </w:r>
      <w:r>
        <w:fldChar w:fldCharType="separate"/>
      </w:r>
      <w:r w:rsidR="006A68C7">
        <w:rPr>
          <w:noProof/>
        </w:rPr>
        <w:t>3</w:t>
      </w:r>
      <w:r>
        <w:fldChar w:fldCharType="end"/>
      </w:r>
      <w:bookmarkEnd w:id="26"/>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wVDEzOjAyOjE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601E6C">
            <w:t>(Wang et al., 2021)</w:t>
          </w:r>
          <w:r w:rsidR="00953B56">
            <w:fldChar w:fldCharType="end"/>
          </w:r>
        </w:sdtContent>
      </w:sdt>
      <w:bookmarkEnd w:id="27"/>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2CD931A6" w:rsidR="00090805" w:rsidRPr="00090805" w:rsidRDefault="00C73468" w:rsidP="00327CBC">
      <w:pPr>
        <w:pStyle w:val="Beschriftung"/>
      </w:pPr>
      <w:bookmarkStart w:id="28" w:name="_Ref107267783"/>
      <w:bookmarkStart w:id="29" w:name="_Toc108263647"/>
      <w:r>
        <w:t xml:space="preserve">Figure </w:t>
      </w:r>
      <w:r>
        <w:fldChar w:fldCharType="begin"/>
      </w:r>
      <w:r>
        <w:instrText xml:space="preserve"> SEQ Figure \* ARABIC </w:instrText>
      </w:r>
      <w:r>
        <w:fldChar w:fldCharType="separate"/>
      </w:r>
      <w:r w:rsidR="006A68C7">
        <w:rPr>
          <w:noProof/>
        </w:rPr>
        <w:t>4</w:t>
      </w:r>
      <w:r>
        <w:fldChar w:fldCharType="end"/>
      </w:r>
      <w:bookmarkEnd w:id="28"/>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wVDEzOjAyOjE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601E6C">
            <w:t>(Wang et al., 2021)</w:t>
          </w:r>
          <w:r>
            <w:fldChar w:fldCharType="end"/>
          </w:r>
        </w:sdtContent>
      </w:sdt>
      <w:bookmarkEnd w:id="29"/>
    </w:p>
    <w:p w14:paraId="02F69185" w14:textId="6079A6EE"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IwVDEzOjAyOjEw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601E6C">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0" w:name="_Toc108480919"/>
      <w:r>
        <w:t>State of the Art Technology</w:t>
      </w:r>
      <w:bookmarkEnd w:id="30"/>
    </w:p>
    <w:p w14:paraId="19D9FC05" w14:textId="41590308"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601E6C">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601E6C">
            <w:t>(TensorFlow, 2022a, 2022b)</w:t>
          </w:r>
          <w:r w:rsidR="0084472A">
            <w:fldChar w:fldCharType="end"/>
          </w:r>
        </w:sdtContent>
      </w:sdt>
      <w:r w:rsidR="001078B2">
        <w:t>.</w:t>
      </w:r>
    </w:p>
    <w:p w14:paraId="77FF4EC6" w14:textId="6B41015D"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601E6C">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601E6C">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Content>
          <w:r w:rsidR="00123ECA">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Ny0yMFQxMzowMjoxMC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601E6C">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601E6C">
            <w:t>(Greenberg, Taylor, Ivchenko,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1" w:name="_Toc108480920"/>
      <w:bookmarkStart w:id="32" w:name="_Ref108564826"/>
      <w:r>
        <w:t>MLOps</w:t>
      </w:r>
      <w:bookmarkEnd w:id="31"/>
      <w:bookmarkEnd w:id="32"/>
    </w:p>
    <w:p w14:paraId="2C48277F" w14:textId="6152091F" w:rsidR="006B05B3" w:rsidRDefault="006B05B3" w:rsidP="006B05B3">
      <w:pPr>
        <w:pStyle w:val="berschrift3"/>
      </w:pPr>
      <w:bookmarkStart w:id="33" w:name="_Toc108480921"/>
      <w:r>
        <w:t>Problem</w:t>
      </w:r>
      <w:bookmarkEnd w:id="33"/>
    </w:p>
    <w:p w14:paraId="1CFB6221" w14:textId="54470AC8"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601E6C">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jBUMTM6MDI6MTA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601E6C">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Content>
          <w:r w:rsidR="00F72090">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IwVDEzOjAyOjEw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jBUMTM6MDI6MTA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601E6C">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Content>
          <w:r w:rsidR="004012AC">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IwVDEzOjAyOjEw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601E6C">
            <w:t>(Covington et al., 2016)</w:t>
          </w:r>
          <w:r w:rsidR="004012AC">
            <w:fldChar w:fldCharType="end"/>
          </w:r>
        </w:sdtContent>
      </w:sdt>
      <w:r w:rsidR="00426182">
        <w:t>.</w:t>
      </w:r>
    </w:p>
    <w:p w14:paraId="555E2FDF" w14:textId="636842EA"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601E6C">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601E6C">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jBUMTM6MDI6MTA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601E6C">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601E6C">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601E6C">
            <w:t>(Sculley et al., 2015)</w:t>
          </w:r>
          <w:r w:rsidR="002F4DDE">
            <w:fldChar w:fldCharType="end"/>
          </w:r>
        </w:sdtContent>
      </w:sdt>
      <w:r w:rsidR="002378C5">
        <w:t>.</w:t>
      </w:r>
      <w:r w:rsidR="008F2D01">
        <w:t xml:space="preserve"> </w:t>
      </w:r>
    </w:p>
    <w:p w14:paraId="30667B16" w14:textId="221D4625"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601E6C">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3CD469C6"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601E6C">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601E6C">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1621F56A"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601E6C">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4" w:name="_Toc108480922"/>
      <w:bookmarkStart w:id="35" w:name="_Ref107653522"/>
      <w:r>
        <w:t>What is MLOps</w:t>
      </w:r>
      <w:bookmarkEnd w:id="34"/>
    </w:p>
    <w:p w14:paraId="290019E3" w14:textId="67000231"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601E6C">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601E6C">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10DC848E"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601E6C">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jBUMTM6MDI6MTA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601E6C">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601E6C">
            <w:t>(Salama et al., 2021; Sculley et al., 2015)</w:t>
          </w:r>
          <w:r w:rsidR="00BE6997">
            <w:fldChar w:fldCharType="end"/>
          </w:r>
        </w:sdtContent>
      </w:sdt>
      <w:r w:rsidR="00BE6997">
        <w:t>.</w:t>
      </w:r>
    </w:p>
    <w:p w14:paraId="6397A716" w14:textId="2D27B390"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601E6C">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5AC7B2BE"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601E6C">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78F2D545"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yMFQxMzowMjox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601E6C">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601E6C">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761C0637"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jBUMTM6MDI6MT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601E6C">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jBUMTM6MDI6MT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601E6C">
            <w:t>(Denis Baylor et al., 2019)</w:t>
          </w:r>
          <w:r w:rsidR="00677204">
            <w:fldChar w:fldCharType="end"/>
          </w:r>
        </w:sdtContent>
      </w:sdt>
      <w:r w:rsidR="001F5D94">
        <w:t>.</w:t>
      </w:r>
    </w:p>
    <w:p w14:paraId="77B2345C" w14:textId="45B5B8D0"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yMFQxMzowMjoxM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601E6C">
            <w:t>(Serban, van der Blom, Hoos, &amp; Visser, 2020)</w:t>
          </w:r>
          <w:r w:rsidR="005A18DE">
            <w:fldChar w:fldCharType="end"/>
          </w:r>
        </w:sdtContent>
      </w:sdt>
      <w:r w:rsidR="00D061DE">
        <w:t>.</w:t>
      </w:r>
    </w:p>
    <w:p w14:paraId="0AC00D68" w14:textId="105955E1"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IwVDEzOjAyOjEw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601E6C">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601E6C">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601E6C">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1C4DA89C"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601E6C">
            <w:t>(Kreuzberger et al., 2022)</w:t>
          </w:r>
          <w:r w:rsidR="003E1E87">
            <w:fldChar w:fldCharType="end"/>
          </w:r>
        </w:sdtContent>
      </w:sdt>
      <w:r w:rsidR="00107744">
        <w:t>.</w:t>
      </w:r>
    </w:p>
    <w:p w14:paraId="64C94228" w14:textId="56C4D790" w:rsidR="00B66A57" w:rsidRDefault="00B66A57" w:rsidP="00B66A57">
      <w:pPr>
        <w:pStyle w:val="berschrift3"/>
      </w:pPr>
      <w:bookmarkStart w:id="36" w:name="_Toc108480923"/>
      <w:r>
        <w:t>Maturity Levels</w:t>
      </w:r>
      <w:bookmarkEnd w:id="36"/>
    </w:p>
    <w:bookmarkEnd w:id="35"/>
    <w:p w14:paraId="22299D3D" w14:textId="46AF7976"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jBUMTM6MDI6MTA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601E6C">
            <w:t>(Symeonidis et al., 2022)</w:t>
          </w:r>
          <w:r w:rsidR="00EA295D">
            <w:fldChar w:fldCharType="end"/>
          </w:r>
        </w:sdtContent>
      </w:sdt>
      <w:r w:rsidR="00CE6B46">
        <w:t>.</w:t>
      </w:r>
    </w:p>
    <w:p w14:paraId="0D7C3E8E" w14:textId="0A2AD45F"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601E6C">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lastRenderedPageBreak/>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5B85A587"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76713E">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w:t>
      </w:r>
      <w:r w:rsidR="00646AFF">
        <w:lastRenderedPageBreak/>
        <w:t xml:space="preserve">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204720"/>
                    </a:xfrm>
                    <a:prstGeom prst="rect">
                      <a:avLst/>
                    </a:prstGeom>
                  </pic:spPr>
                </pic:pic>
              </a:graphicData>
            </a:graphic>
          </wp:inline>
        </w:drawing>
      </w:r>
    </w:p>
    <w:p w14:paraId="1DAA090C" w14:textId="7E98DEB6" w:rsidR="0033113A" w:rsidRDefault="00A84B63" w:rsidP="00A84B63">
      <w:pPr>
        <w:pStyle w:val="Beschriftung"/>
      </w:pPr>
      <w:bookmarkStart w:id="37" w:name="_Ref107993404"/>
      <w:bookmarkStart w:id="38" w:name="_Ref107993385"/>
      <w:bookmarkStart w:id="39" w:name="_Toc108263648"/>
      <w:r>
        <w:t xml:space="preserve">Figure </w:t>
      </w:r>
      <w:r>
        <w:fldChar w:fldCharType="begin"/>
      </w:r>
      <w:r>
        <w:instrText xml:space="preserve"> SEQ Figure \* ARABIC </w:instrText>
      </w:r>
      <w:r>
        <w:fldChar w:fldCharType="separate"/>
      </w:r>
      <w:r w:rsidR="006A68C7">
        <w:rPr>
          <w:noProof/>
        </w:rPr>
        <w:t>5</w:t>
      </w:r>
      <w:r>
        <w:fldChar w:fldCharType="end"/>
      </w:r>
      <w:bookmarkEnd w:id="37"/>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76713E">
            <w:t>(Google LLC, 2020a; Microsoft, n.d.)</w:t>
          </w:r>
          <w:r w:rsidR="000E6E02">
            <w:fldChar w:fldCharType="end"/>
          </w:r>
        </w:sdtContent>
      </w:sdt>
      <w:bookmarkEnd w:id="38"/>
      <w:bookmarkEnd w:id="39"/>
    </w:p>
    <w:p w14:paraId="2AA00E61" w14:textId="285C9A77" w:rsidR="000D494D" w:rsidRDefault="000D494D" w:rsidP="00FE02F2">
      <w:pPr>
        <w:pStyle w:val="berschrift3"/>
      </w:pPr>
      <w:bookmarkStart w:id="40" w:name="_Toc108480924"/>
      <w:bookmarkStart w:id="41" w:name="_Ref108570248"/>
      <w:r>
        <w:t>Concept Drift</w:t>
      </w:r>
      <w:bookmarkEnd w:id="40"/>
      <w:bookmarkEnd w:id="41"/>
    </w:p>
    <w:p w14:paraId="42DF466D" w14:textId="547C6E54"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601E6C">
            <w:t>(Sculley et al., 2015)</w:t>
          </w:r>
          <w:r w:rsidR="005D33DE">
            <w:fldChar w:fldCharType="end"/>
          </w:r>
        </w:sdtContent>
      </w:sdt>
    </w:p>
    <w:p w14:paraId="119644A8" w14:textId="4D0A54D1"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601E6C">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lastRenderedPageBreak/>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661CBFBA" w:rsidR="00533104" w:rsidRDefault="00000000" w:rsidP="008A50A7">
      <w:sdt>
        <w:sdtPr>
          <w:alias w:val="To edit, see citavi.com/edit"/>
          <w:tag w:val="CitaviPlaceholder#6abfeb97-9dff-47da-8f28-e6c2eefdd2c0"/>
          <w:id w:val="1178088529"/>
          <w:placeholder>
            <w:docPart w:val="DefaultPlaceholder_-1854013440"/>
          </w:placeholder>
        </w:sdtPr>
        <w:sdtContent>
          <w:r w:rsidR="00350B5D">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jBUMTM6MDI6MTA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601E6C">
            <w:t>(Gama, Žliobaitė, Bifet, Pechenizkiy, &amp; Bouchachia,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5C6A6636"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601E6C">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62544CE7"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601E6C">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3131820"/>
                    </a:xfrm>
                    <a:prstGeom prst="rect">
                      <a:avLst/>
                    </a:prstGeom>
                  </pic:spPr>
                </pic:pic>
              </a:graphicData>
            </a:graphic>
          </wp:inline>
        </w:drawing>
      </w:r>
    </w:p>
    <w:p w14:paraId="7B90BF63" w14:textId="71B452D3" w:rsidR="001B66F2" w:rsidRDefault="00700D22" w:rsidP="00700D22">
      <w:pPr>
        <w:pStyle w:val="Beschriftung"/>
      </w:pPr>
      <w:bookmarkStart w:id="42" w:name="_Ref108096275"/>
      <w:bookmarkStart w:id="43" w:name="_Toc108263649"/>
      <w:r>
        <w:t xml:space="preserve">Figure </w:t>
      </w:r>
      <w:r>
        <w:fldChar w:fldCharType="begin"/>
      </w:r>
      <w:r>
        <w:instrText xml:space="preserve"> SEQ Figure \* ARABIC </w:instrText>
      </w:r>
      <w:r>
        <w:fldChar w:fldCharType="separate"/>
      </w:r>
      <w:r w:rsidR="006A68C7">
        <w:rPr>
          <w:noProof/>
        </w:rPr>
        <w:t>6</w:t>
      </w:r>
      <w:r>
        <w:fldChar w:fldCharType="end"/>
      </w:r>
      <w:bookmarkEnd w:id="42"/>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601E6C">
            <w:t>(Lu et al., 2018)</w:t>
          </w:r>
          <w:r>
            <w:fldChar w:fldCharType="end"/>
          </w:r>
        </w:sdtContent>
      </w:sdt>
      <w:bookmarkEnd w:id="43"/>
    </w:p>
    <w:p w14:paraId="04D3ADA1" w14:textId="73108007"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jBUMTM6MDI6MTA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601E6C">
            <w:t>(Gama et al., 2014)</w:t>
          </w:r>
          <w:r w:rsidR="00E02A2D">
            <w:fldChar w:fldCharType="end"/>
          </w:r>
        </w:sdtContent>
      </w:sdt>
      <w:r w:rsidR="00346793">
        <w:t>.</w:t>
      </w:r>
    </w:p>
    <w:p w14:paraId="70BDD249" w14:textId="43B2A209"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601E6C">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1127760"/>
                    </a:xfrm>
                    <a:prstGeom prst="rect">
                      <a:avLst/>
                    </a:prstGeom>
                  </pic:spPr>
                </pic:pic>
              </a:graphicData>
            </a:graphic>
          </wp:inline>
        </w:drawing>
      </w:r>
    </w:p>
    <w:p w14:paraId="1B42A56D" w14:textId="37A83B5D" w:rsidR="00623333" w:rsidRDefault="00B029FF" w:rsidP="00B029FF">
      <w:pPr>
        <w:pStyle w:val="Beschriftung"/>
      </w:pPr>
      <w:bookmarkStart w:id="44" w:name="_Ref108123265"/>
      <w:bookmarkStart w:id="45" w:name="_Toc108263650"/>
      <w:r>
        <w:t xml:space="preserve">Figure </w:t>
      </w:r>
      <w:r>
        <w:fldChar w:fldCharType="begin"/>
      </w:r>
      <w:r>
        <w:instrText xml:space="preserve"> SEQ Figure \* ARABIC </w:instrText>
      </w:r>
      <w:r>
        <w:fldChar w:fldCharType="separate"/>
      </w:r>
      <w:r w:rsidR="006A68C7">
        <w:rPr>
          <w:noProof/>
        </w:rPr>
        <w:t>7</w:t>
      </w:r>
      <w:r>
        <w:fldChar w:fldCharType="end"/>
      </w:r>
      <w:bookmarkEnd w:id="44"/>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601E6C">
            <w:t>(Lu et al., 2018)</w:t>
          </w:r>
          <w:r>
            <w:fldChar w:fldCharType="end"/>
          </w:r>
        </w:sdtContent>
      </w:sdt>
      <w:bookmarkEnd w:id="45"/>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6CABB73C"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error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601E6C">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601E6C">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0D7A2997"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601E6C">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601E6C">
            <w:t>(Feng Gu, Zhang, Jie Lu, &amp; Chin-Teng Lin, 2016; Qahtan, Alharbi, Wang, &amp; Zhang, 2015)</w:t>
          </w:r>
          <w:r w:rsidR="000A784F">
            <w:fldChar w:fldCharType="end"/>
          </w:r>
        </w:sdtContent>
      </w:sdt>
      <w:r w:rsidR="00320125">
        <w:t>.</w:t>
      </w:r>
      <w:r w:rsidR="003A0E15">
        <w:t xml:space="preserve"> </w:t>
      </w:r>
    </w:p>
    <w:p w14:paraId="54F7557D" w14:textId="334503C5"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601E6C">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66679260"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601E6C">
            <w:t>(Lu et al., 2018)</w:t>
          </w:r>
          <w:r w:rsidR="00B71793">
            <w:fldChar w:fldCharType="end"/>
          </w:r>
        </w:sdtContent>
      </w:sdt>
      <w:r w:rsidR="007642CD">
        <w:t>.</w:t>
      </w:r>
    </w:p>
    <w:p w14:paraId="56CF2C5E" w14:textId="30AA4D84"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601E6C">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1408657C" w:rsidR="007B5C48" w:rsidRPr="008A50A7"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jBUMTM6MDI6MTA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601E6C">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601E6C">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601E6C">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4D8C9C4E" w14:textId="156C66D0" w:rsidR="00FE02F2" w:rsidRDefault="00B66528" w:rsidP="00FE02F2">
      <w:pPr>
        <w:pStyle w:val="berschrift3"/>
      </w:pPr>
      <w:bookmarkStart w:id="46" w:name="_Toc108480925"/>
      <w:bookmarkStart w:id="47" w:name="_Ref108564792"/>
      <w:r>
        <w:t>State of the Art Technology</w:t>
      </w:r>
      <w:bookmarkEnd w:id="46"/>
      <w:bookmarkEnd w:id="47"/>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972820"/>
                    </a:xfrm>
                    <a:prstGeom prst="rect">
                      <a:avLst/>
                    </a:prstGeom>
                  </pic:spPr>
                </pic:pic>
              </a:graphicData>
            </a:graphic>
          </wp:inline>
        </w:drawing>
      </w:r>
    </w:p>
    <w:p w14:paraId="6EEE1E7F" w14:textId="12DA694A" w:rsidR="00F37A6E" w:rsidRDefault="00B65174" w:rsidP="00B65174">
      <w:pPr>
        <w:pStyle w:val="Beschriftung"/>
      </w:pPr>
      <w:bookmarkStart w:id="48" w:name="_Ref108196388"/>
      <w:bookmarkStart w:id="49" w:name="_Toc108263651"/>
      <w:r>
        <w:t xml:space="preserve">Figure </w:t>
      </w:r>
      <w:r>
        <w:fldChar w:fldCharType="begin"/>
      </w:r>
      <w:r>
        <w:instrText xml:space="preserve"> SEQ Figure \* ARABIC </w:instrText>
      </w:r>
      <w:r>
        <w:fldChar w:fldCharType="separate"/>
      </w:r>
      <w:r w:rsidR="006A68C7">
        <w:rPr>
          <w:noProof/>
        </w:rPr>
        <w:t>8</w:t>
      </w:r>
      <w:r>
        <w:fldChar w:fldCharType="end"/>
      </w:r>
      <w:bookmarkEnd w:id="48"/>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E2199C">
            <w:t>(Google LLC, 2019a)</w:t>
          </w:r>
          <w:r w:rsidR="00BE20CB">
            <w:fldChar w:fldCharType="end"/>
          </w:r>
        </w:sdtContent>
      </w:sdt>
      <w:bookmarkEnd w:id="49"/>
    </w:p>
    <w:p w14:paraId="116C5AAD" w14:textId="19CB623A" w:rsidR="00407323" w:rsidRDefault="00407323" w:rsidP="003048EE">
      <w:r>
        <w:lastRenderedPageBreak/>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jBUMTM6MDI6MTA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601E6C">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601E6C">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34A257B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3LTIwVDE4OjA3OjU0WiIsIk1vZGlmaWVkQnkiOiJhN2s2aXNoMmRkejRjd25vM3VtbDNzZHU4bG1vZ2hnNjJiazh3czRkang0M2RsciIsIklkIjoiOTkwYTUzMDMtMjAyZS00YTYwLThlNWItMDdhY2FjOTZlYTZjIiwiTW9kaWZpZWRPbiI6IjIwMjItMDctMjBUMTg6MDc6NTRaIiwiUHJvamVjdCI6eyIkaWQiOiI3IiwiJHR5cGUiOiJTd2lzc0FjYWRlbWljLkNpdGF2aS5Qcm9qZWN0LCBTd2lzc0FjYWRlbWljLkNpdGF2aSJ9fV0sIk9ubGluZUFkZHJlc3MiOiJodHRwczovL3d3dy50ZW5zb3JmbG93Lm9yZy90ZngvZ3VpZGU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E2199C">
            <w:t>(Google LLC, 2019b)</w:t>
          </w:r>
          <w:r w:rsidR="00E2199C">
            <w:fldChar w:fldCharType="end"/>
          </w:r>
        </w:sdtContent>
      </w:sdt>
      <w:r w:rsidR="005F159C">
        <w:t>:</w:t>
      </w:r>
    </w:p>
    <w:p w14:paraId="6BC6975C" w14:textId="490BE83C" w:rsidR="008F2E28" w:rsidRDefault="005F159C" w:rsidP="003048EE">
      <w:r>
        <w:rPr>
          <w:i/>
        </w:rPr>
        <w:t>ExampleGen</w:t>
      </w:r>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r>
        <w:rPr>
          <w:i/>
        </w:rPr>
        <w:t>StatisticsGen</w:t>
      </w:r>
      <w:r>
        <w:t xml:space="preserve"> takes the</w:t>
      </w:r>
      <w:r w:rsidR="00EA7116">
        <w:t xml:space="preserve"> saved data from the ExampleGen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r>
        <w:rPr>
          <w:i/>
        </w:rPr>
        <w:t>Schem</w:t>
      </w:r>
      <w:r w:rsidR="0025206A">
        <w:rPr>
          <w:i/>
        </w:rPr>
        <w:t>a</w:t>
      </w:r>
      <w:r>
        <w:rPr>
          <w:i/>
        </w:rPr>
        <w:t>Gen</w:t>
      </w:r>
      <w:r>
        <w:t xml:space="preserve"> </w:t>
      </w:r>
      <w:r w:rsidR="000C2D98">
        <w:t>automatically retrieves and infers the schema of the dataset at hand.</w:t>
      </w:r>
    </w:p>
    <w:p w14:paraId="16141160" w14:textId="3C9DF2A9" w:rsidR="00560189" w:rsidRDefault="00F86927" w:rsidP="003048EE">
      <w:r>
        <w:rPr>
          <w:i/>
        </w:rPr>
        <w:t>ExampleValidator</w:t>
      </w:r>
      <w:r>
        <w:t> </w:t>
      </w:r>
      <w:r w:rsidR="0025206A">
        <w:t xml:space="preserve">takes the outputs from StatisticsGen and SchemaGen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r w:rsidR="001B077A" w:rsidRPr="001B077A">
        <w:rPr>
          <w:i/>
        </w:rPr>
        <w:t>preprocessing_fn</w:t>
      </w:r>
      <w:r w:rsidR="001B077A">
        <w:t xml:space="preserve"> function. Transform takes in the </w:t>
      </w:r>
      <w:r w:rsidR="00B536E0">
        <w:t>data output from ExampleGen and the data schema from SchemaGen.</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r w:rsidR="00974CE3" w:rsidRPr="00974CE3">
        <w:rPr>
          <w:i/>
        </w:rPr>
        <w:t>run_fn</w:t>
      </w:r>
      <w:r w:rsidR="00974CE3">
        <w:t xml:space="preserve"> function, which initializes the training process. </w:t>
      </w:r>
      <w:r w:rsidR="0046042A">
        <w:t>For the training and evaluation</w:t>
      </w:r>
      <w:r w:rsidR="00974CE3">
        <w:t xml:space="preserve"> data either the output from ExampleGen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KerasTuner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w:t>
      </w:r>
      <w:r w:rsidR="008D64F5">
        <w:lastRenderedPageBreak/>
        <w:t xml:space="preserve">model supersedes the previous model </w:t>
      </w:r>
      <w:r w:rsidR="001776D1">
        <w:t xml:space="preserve">it </w:t>
      </w:r>
      <w:r w:rsidR="001F6990">
        <w:t xml:space="preserve">receives a “blessing”, meaning that it </w:t>
      </w:r>
      <w:r w:rsidR="00CB5D78">
        <w:t>can be deployed to a production environment.</w:t>
      </w:r>
    </w:p>
    <w:p w14:paraId="7A417B4D" w14:textId="048AE99B"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7C7E18" w14:textId="21F3B7D3"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Content>
          <w:r w:rsidR="001A4692">
            <w:fldChar w:fldCharType="begin"/>
          </w:r>
          <w:r w:rsidR="00E46DF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YgQWRhcmksIDIwMjE7IERhdGFicmlja3MsIDIwMTg7IFphaGFyaWEgZXQgYWwuLCAyMDE4KSJ9XX0sIlRhZyI6IkNpdGF2aVBsYWNlaG9sZGVyIzAxMWU2NzY4LTg5Y2EtNGNiNy1hOTFlLTEzNzkzNTY4OTk2NCIsIlRleHQiOiIoQWxsYSAmIEFkYXJpLCAyMDIxOyBEYXRhYnJpY2tzLCAyMDE4OyBaYWhhcmlhIGV0IGFsLiwgMjAxOCkiLCJXQUlWZXJzaW9uIjoiNi4xMi4wLjAifQ==}</w:instrText>
          </w:r>
          <w:r w:rsidR="001A4692">
            <w:fldChar w:fldCharType="separate"/>
          </w:r>
          <w:r w:rsidR="0017546E">
            <w:t>(Alla &amp; Adari, 2021; Databricks, 2018; Zaharia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3F54BBAB"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601E6C">
            <w:t>(Kubeflow, n.d.)</w:t>
          </w:r>
          <w:r w:rsidR="009C1707">
            <w:fldChar w:fldCharType="end"/>
          </w:r>
        </w:sdtContent>
      </w:sdt>
      <w:r w:rsidR="009C1707">
        <w:t>.</w:t>
      </w:r>
    </w:p>
    <w:p w14:paraId="4E550831" w14:textId="3436F7DD"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3LTIwVDEzOjAyOjEw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601E6C">
            <w:t>(Karmaker et al., 2022)</w:t>
          </w:r>
          <w:r w:rsidR="00461633">
            <w:fldChar w:fldCharType="end"/>
          </w:r>
        </w:sdtContent>
      </w:sdt>
      <w:r w:rsidR="009C1A9B">
        <w:t>.</w:t>
      </w:r>
    </w:p>
    <w:p w14:paraId="13531656" w14:textId="7B754B8F" w:rsidR="004F6E3F" w:rsidRDefault="006C51A9" w:rsidP="004F6E3F">
      <w:pPr>
        <w:pStyle w:val="berschrift1"/>
      </w:pPr>
      <w:bookmarkStart w:id="50" w:name="_Toc108480926"/>
      <w:r>
        <w:lastRenderedPageBreak/>
        <w:t>Goal &amp; Specification</w:t>
      </w:r>
      <w:bookmarkEnd w:id="50"/>
      <w:r w:rsidR="00610785" w:rsidRPr="00610785">
        <w:t xml:space="preserve"> </w:t>
      </w:r>
    </w:p>
    <w:p w14:paraId="0FECB897" w14:textId="658C6654" w:rsidR="00610785" w:rsidRPr="00B66644" w:rsidRDefault="00610785" w:rsidP="00610785">
      <w:pPr>
        <w:pStyle w:val="berschrift2"/>
      </w:pPr>
      <w:bookmarkStart w:id="51" w:name="_Toc108480927"/>
      <w:r>
        <w:t>Artifact</w:t>
      </w:r>
      <w:bookmarkEnd w:id="51"/>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2" w:name="_Toc109224248"/>
      <w:bookmarkStart w:id="53" w:name="_Ref109301010"/>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3"/>
      <w:r w:rsidRPr="002F3BBD">
        <w:t xml:space="preserve">: </w:t>
      </w:r>
      <w:r>
        <w:t>Artifact s</w:t>
      </w:r>
      <w:r w:rsidRPr="002F3BBD">
        <w:t>pecification</w:t>
      </w:r>
      <w:r>
        <w:t xml:space="preserve"> table</w:t>
      </w:r>
      <w:bookmarkEnd w:id="52"/>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42A8232F"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601E6C">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54" w:name="_Toc108480928"/>
      <w:r>
        <w:t>Procedure</w:t>
      </w:r>
      <w:bookmarkEnd w:id="54"/>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77675B32"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8"/>
                    <a:stretch>
                      <a:fillRect/>
                    </a:stretch>
                  </pic:blipFill>
                  <pic:spPr>
                    <a:xfrm>
                      <a:off x="0" y="0"/>
                      <a:ext cx="5400675" cy="1731010"/>
                    </a:xfrm>
                    <a:prstGeom prst="rect">
                      <a:avLst/>
                    </a:prstGeom>
                  </pic:spPr>
                </pic:pic>
              </a:graphicData>
            </a:graphic>
          </wp:inline>
        </w:drawing>
      </w:r>
    </w:p>
    <w:p w14:paraId="595C8ED2" w14:textId="656286D4" w:rsidR="00610785" w:rsidRDefault="00610785" w:rsidP="00610785">
      <w:pPr>
        <w:pStyle w:val="Beschriftung"/>
      </w:pPr>
      <w:bookmarkStart w:id="55" w:name="_Ref105760392"/>
      <w:bookmarkStart w:id="56" w:name="_Ref105760284"/>
      <w:bookmarkStart w:id="57" w:name="_Toc108263652"/>
      <w:r>
        <w:t xml:space="preserve">Figure </w:t>
      </w:r>
      <w:r w:rsidR="00F47AB6">
        <w:fldChar w:fldCharType="begin"/>
      </w:r>
      <w:r w:rsidR="00F47AB6">
        <w:instrText xml:space="preserve"> SEQ Figure \* ARABIC </w:instrText>
      </w:r>
      <w:r w:rsidR="00F47AB6">
        <w:fldChar w:fldCharType="separate"/>
      </w:r>
      <w:r w:rsidR="006A68C7">
        <w:rPr>
          <w:noProof/>
        </w:rPr>
        <w:t>9</w:t>
      </w:r>
      <w:r w:rsidR="00F47AB6">
        <w:rPr>
          <w:noProof/>
        </w:rPr>
        <w:fldChar w:fldCharType="end"/>
      </w:r>
      <w:bookmarkEnd w:id="55"/>
      <w:r>
        <w:t xml:space="preserve">: </w:t>
      </w:r>
      <w:r w:rsidRPr="00894A3E">
        <w:t>procedure of artifact development</w:t>
      </w:r>
      <w:bookmarkEnd w:id="56"/>
      <w:bookmarkEnd w:id="57"/>
    </w:p>
    <w:p w14:paraId="4EE003ED" w14:textId="2ADA5A93" w:rsidR="00610785" w:rsidRPr="00B94C26" w:rsidRDefault="00610785" w:rsidP="00610785">
      <w:pPr>
        <w:pStyle w:val="berschrift2"/>
      </w:pPr>
      <w:bookmarkStart w:id="58" w:name="_Toc108480929"/>
      <w:r>
        <w:t>Challenges</w:t>
      </w:r>
      <w:bookmarkEnd w:id="58"/>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504BB650"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601E6C">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601E6C">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601E6C">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601E6C">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Content>
          <w:r>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yMFQxMzowMjoxM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601E6C">
            <w:t>(Naumov et al., 2019)</w:t>
          </w:r>
          <w:r>
            <w:fldChar w:fldCharType="end"/>
          </w:r>
        </w:sdtContent>
      </w:sdt>
    </w:p>
    <w:p w14:paraId="2B802B2C" w14:textId="2E9E82DA" w:rsidR="006C51A9" w:rsidRDefault="00296067" w:rsidP="006C51A9">
      <w:pPr>
        <w:pStyle w:val="berschrift1"/>
      </w:pPr>
      <w:bookmarkStart w:id="59" w:name="_Toc108480930"/>
      <w:r>
        <w:lastRenderedPageBreak/>
        <w:t>Design &amp; Development</w:t>
      </w:r>
      <w:bookmarkEnd w:id="59"/>
    </w:p>
    <w:p w14:paraId="1831F784" w14:textId="19C6D1BE" w:rsidR="00A01E93" w:rsidRDefault="00124A75" w:rsidP="00DC5696">
      <w:pPr>
        <w:pStyle w:val="berschrift2"/>
      </w:pPr>
      <w:bookmarkStart w:id="60" w:name="_Toc108480931"/>
      <w:r>
        <w:t>Environment</w:t>
      </w:r>
      <w:bookmarkEnd w:id="60"/>
    </w:p>
    <w:p w14:paraId="59370BBC" w14:textId="3C4F6D65" w:rsidR="00611531" w:rsidRPr="00611531" w:rsidRDefault="00611531" w:rsidP="00611531">
      <w:pPr>
        <w:pStyle w:val="berschrift3"/>
      </w:pPr>
      <w:r>
        <w:t>Hardware &amp; Software environment</w:t>
      </w:r>
    </w:p>
    <w:p w14:paraId="021D54B9" w14:textId="2F7CA3CB"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FF3890">
            <w:t>(Theodoridis &amp; Grießhaber,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295525"/>
                    </a:xfrm>
                    <a:prstGeom prst="rect">
                      <a:avLst/>
                    </a:prstGeom>
                  </pic:spPr>
                </pic:pic>
              </a:graphicData>
            </a:graphic>
          </wp:inline>
        </w:drawing>
      </w:r>
    </w:p>
    <w:p w14:paraId="2F98EC67" w14:textId="1E4FE37F" w:rsidR="00766A0F" w:rsidRDefault="008D4CDA" w:rsidP="008D4CDA">
      <w:pPr>
        <w:pStyle w:val="Beschriftung"/>
      </w:pPr>
      <w:bookmarkStart w:id="61" w:name="_Ref108438766"/>
      <w:r>
        <w:t xml:space="preserve">Figure </w:t>
      </w:r>
      <w:r>
        <w:fldChar w:fldCharType="begin"/>
      </w:r>
      <w:r>
        <w:instrText xml:space="preserve"> SEQ Figure \* ARABIC </w:instrText>
      </w:r>
      <w:r>
        <w:fldChar w:fldCharType="separate"/>
      </w:r>
      <w:r w:rsidR="006A68C7">
        <w:rPr>
          <w:noProof/>
        </w:rPr>
        <w:t>10</w:t>
      </w:r>
      <w:r>
        <w:fldChar w:fldCharType="end"/>
      </w:r>
      <w:bookmarkEnd w:id="61"/>
      <w:r>
        <w:t xml:space="preserve">: Infrastructure of </w:t>
      </w:r>
      <w:r w:rsidR="00F959BC">
        <w:t xml:space="preserve">the </w:t>
      </w:r>
      <w:r>
        <w:t>HdM deeplearn</w:t>
      </w:r>
      <w:r w:rsidR="003C6FDB">
        <w:t>ing</w:t>
      </w:r>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3C6FDB">
            <w:t>(Theodoridis &amp; Grießhaber,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0"/>
                    <a:stretch>
                      <a:fillRect/>
                    </a:stretch>
                  </pic:blipFill>
                  <pic:spPr>
                    <a:xfrm>
                      <a:off x="0" y="0"/>
                      <a:ext cx="5400675" cy="1595120"/>
                    </a:xfrm>
                    <a:prstGeom prst="rect">
                      <a:avLst/>
                    </a:prstGeom>
                  </pic:spPr>
                </pic:pic>
              </a:graphicData>
            </a:graphic>
          </wp:inline>
        </w:drawing>
      </w:r>
    </w:p>
    <w:p w14:paraId="6ADABC18" w14:textId="27940BEA" w:rsidR="00D620EF" w:rsidRDefault="000671E3" w:rsidP="003858D4">
      <w:pPr>
        <w:pStyle w:val="Beschriftung"/>
      </w:pPr>
      <w:bookmarkStart w:id="62" w:name="_Ref108439212"/>
      <w:r>
        <w:t xml:space="preserve">Figure </w:t>
      </w:r>
      <w:r>
        <w:fldChar w:fldCharType="begin"/>
      </w:r>
      <w:r>
        <w:instrText xml:space="preserve"> SEQ Figure \* ARABIC </w:instrText>
      </w:r>
      <w:r>
        <w:fldChar w:fldCharType="separate"/>
      </w:r>
      <w:r w:rsidR="006A68C7">
        <w:rPr>
          <w:noProof/>
        </w:rPr>
        <w:t>11</w:t>
      </w:r>
      <w:r>
        <w:fldChar w:fldCharType="end"/>
      </w:r>
      <w:bookmarkEnd w:id="62"/>
      <w:r>
        <w:t xml:space="preserve">: </w:t>
      </w:r>
      <w:r w:rsidR="000A0FE5">
        <w:t>selection of instance in the HdM deeplearning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522CBC5A" w14:textId="011F6F01" w:rsidR="00B006D5" w:rsidRDefault="00551E24" w:rsidP="007A67D6">
      <w:r>
        <w:t>For this artifact</w:t>
      </w:r>
      <w:r w:rsidR="00EF5317">
        <w:t>,</w:t>
      </w:r>
      <w:r>
        <w:t xml:space="preserve"> a lean software stack of few selected tools </w:t>
      </w:r>
      <w:r w:rsidR="00012897">
        <w:t xml:space="preserve">are sufficient to conduct this research. </w:t>
      </w:r>
    </w:p>
    <w:p w14:paraId="2DF23CA6" w14:textId="3182C606" w:rsidR="003E5036" w:rsidRDefault="003E5036" w:rsidP="003E5036">
      <w:pPr>
        <w:pStyle w:val="berschrift3"/>
      </w:pPr>
      <w:r>
        <w:t>Work</w:t>
      </w:r>
      <w:r w:rsidR="004F59B9">
        <w:t>ing Directory</w:t>
      </w:r>
    </w:p>
    <w:p w14:paraId="4875C4B1" w14:textId="0093CBDB" w:rsidR="00141F57" w:rsidRDefault="004739AB" w:rsidP="007A67D6">
      <w:r>
        <w:t xml:space="preserve">The </w:t>
      </w:r>
      <w:r w:rsidR="00C51D16">
        <w:t xml:space="preserve">working directory </w:t>
      </w:r>
      <w:r w:rsidR="005842E3">
        <w:t xml:space="preserve">of the artifact is located in </w:t>
      </w:r>
      <w:r w:rsidR="005842E3" w:rsidRPr="00DB016A">
        <w:rPr>
          <w:rFonts w:ascii="Courier New" w:hAnsi="Courier New" w:cs="Courier New"/>
          <w:i/>
          <w:iCs/>
        </w:rPr>
        <w:t>bachelor_2022/artifact</w:t>
      </w:r>
      <w:r w:rsidR="00B006D5">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r w:rsidR="00DE311D">
        <w:t xml:space="preserve"> </w:t>
      </w:r>
    </w:p>
    <w:p w14:paraId="6C6B75E4" w14:textId="31C86A71" w:rsidR="00D12F9E" w:rsidRDefault="0075513F" w:rsidP="007A67D6">
      <w:r w:rsidRPr="003C57B5">
        <w:rPr>
          <w:rFonts w:ascii="Courier New" w:hAnsi="Courier New" w:cs="Courier New"/>
          <w:i/>
        </w:rPr>
        <w:t>D</w:t>
      </w:r>
      <w:r w:rsidR="003F6EF3" w:rsidRPr="003C57B5">
        <w:rPr>
          <w:rFonts w:ascii="Courier New" w:hAnsi="Courier New" w:cs="Courier New"/>
          <w:i/>
        </w:rPr>
        <w:t>ata</w:t>
      </w:r>
      <w:r>
        <w:t xml:space="preserve"> is a subdirectory where all the data</w:t>
      </w:r>
      <w:r w:rsidR="009A3A64">
        <w:t>sets</w:t>
      </w:r>
      <w:r w:rsidR="00FF77EA">
        <w:t xml:space="preserve"> before</w:t>
      </w:r>
      <w:r w:rsidR="00BB1CAA">
        <w:t xml:space="preserve"> a pipeline </w:t>
      </w:r>
      <w:r w:rsidR="009A3A64">
        <w:t>are</w:t>
      </w:r>
      <w:r>
        <w:t xml:space="preserve"> stored</w:t>
      </w:r>
      <w:r w:rsidR="001B3B4C">
        <w:t>.</w:t>
      </w:r>
    </w:p>
    <w:p w14:paraId="29BA5D61" w14:textId="5AF46249" w:rsidR="00D12F9E" w:rsidRDefault="00141F57" w:rsidP="007A67D6">
      <w:r w:rsidRPr="00DB016A">
        <w:rPr>
          <w:rFonts w:ascii="Courier New" w:hAnsi="Courier New" w:cs="Courier New"/>
          <w:i/>
        </w:rPr>
        <w:t>Data</w:t>
      </w:r>
      <w:r w:rsidR="00CC3056" w:rsidRPr="00DB016A">
        <w:rPr>
          <w:rFonts w:ascii="Courier New" w:hAnsi="Courier New" w:cs="Courier New"/>
          <w:i/>
        </w:rPr>
        <w:t>_</w:t>
      </w:r>
      <w:r w:rsidRPr="00DB016A">
        <w:rPr>
          <w:rFonts w:ascii="Courier New" w:hAnsi="Courier New" w:cs="Courier New"/>
          <w:i/>
        </w:rPr>
        <w:t>fetch</w:t>
      </w:r>
      <w:r>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3C57B5">
        <w:rPr>
          <w:rFonts w:ascii="Courier New" w:hAnsi="Courier New" w:cs="Courier New"/>
          <w:i/>
        </w:rPr>
        <w:t>data</w:t>
      </w:r>
      <w:r w:rsidR="008D65A3">
        <w:t xml:space="preserve"> </w:t>
      </w:r>
      <w:r w:rsidR="004C59B7">
        <w:t>are the product of these scripts</w:t>
      </w:r>
      <w:r w:rsidR="008D65A3">
        <w:t>.</w:t>
      </w:r>
      <w:r w:rsidR="00F41A9C">
        <w:t xml:space="preserve"> </w:t>
      </w:r>
    </w:p>
    <w:p w14:paraId="36948290" w14:textId="666AC953" w:rsidR="005433D0" w:rsidRDefault="00160AD9" w:rsidP="007A67D6">
      <w:r w:rsidRPr="00DB016A">
        <w:rPr>
          <w:rFonts w:ascii="Courier New" w:hAnsi="Courier New" w:cs="Courier New"/>
          <w:i/>
        </w:rPr>
        <w:t>Pipeline</w:t>
      </w:r>
      <w:r w:rsidR="00233401" w:rsidRPr="00DB016A">
        <w:rPr>
          <w:rFonts w:ascii="Courier New" w:hAnsi="Courier New" w:cs="Courier New"/>
          <w:i/>
        </w:rPr>
        <w:t>_scripts</w:t>
      </w:r>
      <w:r w:rsidR="00233401">
        <w:t xml:space="preserve"> 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r w:rsidR="00056C01" w:rsidRPr="00DB016A">
        <w:rPr>
          <w:rFonts w:ascii="Courier New" w:hAnsi="Courier New" w:cs="Courier New"/>
          <w:i/>
        </w:rPr>
        <w:t>model_source</w:t>
      </w:r>
      <w:r w:rsidR="00056C01">
        <w:t>.</w:t>
      </w:r>
      <w:r w:rsidR="008D3198">
        <w:t xml:space="preserve"> The pipelines use these files to train the ML model</w:t>
      </w:r>
      <w:r w:rsidR="00D12F9E">
        <w:t>.</w:t>
      </w:r>
    </w:p>
    <w:p w14:paraId="5731E323" w14:textId="77777777" w:rsidR="002E7B83" w:rsidRDefault="00C32AE0" w:rsidP="007A67D6">
      <w:r>
        <w:rPr>
          <w:i/>
        </w:rPr>
        <w:t>Pipeline</w:t>
      </w:r>
      <w:r>
        <w:t xml:space="preserve"> is the directory where all</w:t>
      </w:r>
      <w:r w:rsidR="00AB69DF">
        <w:t xml:space="preserve"> pipeline outputs are </w:t>
      </w:r>
      <w:r w:rsidR="005433D0">
        <w:t xml:space="preserve">then </w:t>
      </w:r>
      <w:r w:rsidR="00AB69DF">
        <w:t>stored</w:t>
      </w:r>
      <w:r w:rsidR="007F3B42">
        <w:t xml:space="preserve">. </w:t>
      </w:r>
    </w:p>
    <w:p w14:paraId="6E08C31F" w14:textId="402143C6" w:rsidR="00C32AE0" w:rsidRPr="007D38D4" w:rsidRDefault="00533A3B" w:rsidP="007A67D6">
      <w:r w:rsidRPr="00DB016A">
        <w:rPr>
          <w:rFonts w:ascii="Courier New" w:hAnsi="Courier New" w:cs="Courier New"/>
          <w:i/>
        </w:rPr>
        <w:t>Sa</w:t>
      </w:r>
      <w:r w:rsidR="007F3B42" w:rsidRPr="00DB016A">
        <w:rPr>
          <w:rFonts w:ascii="Courier New" w:hAnsi="Courier New" w:cs="Courier New"/>
          <w:i/>
        </w:rPr>
        <w:t>ndbox</w:t>
      </w:r>
      <w:r w:rsidR="007D38D4">
        <w:t xml:space="preserve"> </w:t>
      </w:r>
      <w:r>
        <w:t xml:space="preserve">serves as an environment where </w:t>
      </w:r>
      <w:r w:rsidR="007D38D4">
        <w:t>concept and test code</w:t>
      </w:r>
      <w:r w:rsidR="00A41845">
        <w:t xml:space="preserve"> is saved. The</w:t>
      </w:r>
      <w:r>
        <w:t xml:space="preserve">se scripts </w:t>
      </w:r>
      <w:r w:rsidR="00514971">
        <w:t xml:space="preserve">aren’t part </w:t>
      </w:r>
      <w:r w:rsidR="00001AF1">
        <w:t xml:space="preserve">of the artifact and thus are </w:t>
      </w:r>
      <w:r w:rsidR="00F41A9C">
        <w:t>located in a separate folder.</w:t>
      </w:r>
    </w:p>
    <w:p w14:paraId="7C40277F" w14:textId="0232F1E2" w:rsidR="00020369" w:rsidRDefault="00464354" w:rsidP="00020369">
      <w:pPr>
        <w:keepNext/>
      </w:pPr>
      <w:r w:rsidRPr="00464354">
        <w:lastRenderedPageBreak/>
        <w:drawing>
          <wp:inline distT="0" distB="0" distL="0" distR="0" wp14:anchorId="7776246B" wp14:editId="5C49D6A1">
            <wp:extent cx="5400675" cy="1838960"/>
            <wp:effectExtent l="0" t="0" r="9525" b="889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00675" cy="1838960"/>
                    </a:xfrm>
                    <a:prstGeom prst="rect">
                      <a:avLst/>
                    </a:prstGeom>
                  </pic:spPr>
                </pic:pic>
              </a:graphicData>
            </a:graphic>
          </wp:inline>
        </w:drawing>
      </w:r>
    </w:p>
    <w:p w14:paraId="0CFA88D7" w14:textId="1265FA8E" w:rsidR="00D810B9" w:rsidRDefault="00020369" w:rsidP="00020369">
      <w:pPr>
        <w:pStyle w:val="Beschriftung"/>
      </w:pPr>
      <w:bookmarkStart w:id="63" w:name="_Ref109250996"/>
      <w:r>
        <w:t xml:space="preserve">Figure </w:t>
      </w:r>
      <w:r>
        <w:fldChar w:fldCharType="begin"/>
      </w:r>
      <w:r>
        <w:instrText xml:space="preserve"> SEQ Figure \* ARABIC </w:instrText>
      </w:r>
      <w:r>
        <w:fldChar w:fldCharType="separate"/>
      </w:r>
      <w:r w:rsidR="006A68C7">
        <w:rPr>
          <w:noProof/>
        </w:rPr>
        <w:t>12</w:t>
      </w:r>
      <w:r>
        <w:fldChar w:fldCharType="end"/>
      </w:r>
      <w:bookmarkEnd w:id="63"/>
      <w:r>
        <w:t>: Working directory</w:t>
      </w:r>
      <w:r w:rsidR="0073214B">
        <w:t xml:space="preserve"> and its subdirectories</w:t>
      </w:r>
    </w:p>
    <w:p w14:paraId="5B9A7CC2" w14:textId="41B51828" w:rsidR="003435DD" w:rsidRDefault="00012897" w:rsidP="007A67D6">
      <w:r>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64" w:name="_Toc108480932"/>
      <w:r>
        <w:t>Data</w:t>
      </w:r>
    </w:p>
    <w:p w14:paraId="4B25B791" w14:textId="7B4AA710" w:rsidR="003A415D" w:rsidRPr="003A415D" w:rsidRDefault="003A415D" w:rsidP="003A415D">
      <w:pPr>
        <w:pStyle w:val="berschrift3"/>
      </w:pPr>
      <w:r>
        <w:t>Dataset Selection</w:t>
      </w:r>
    </w:p>
    <w:p w14:paraId="0E332048" w14:textId="522BA44B"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Content>
          <w:r w:rsidR="0033436B">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yMFQxMzowMjoxM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33436B">
            <w:t>(Harper &amp; Konstan,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45A0615" w:rsidR="00167B1D" w:rsidRDefault="00167B1D" w:rsidP="00167B1D">
      <w:pPr>
        <w:pStyle w:val="Tabellenberschrift"/>
      </w:pPr>
      <w:bookmarkStart w:id="65" w:name="_Toc109224249"/>
      <w:bookmarkStart w:id="66" w:name="_Ref109082735"/>
      <w:r>
        <w:t xml:space="preserve">Table </w:t>
      </w:r>
      <w:r>
        <w:fldChar w:fldCharType="begin"/>
      </w:r>
      <w:r>
        <w:instrText xml:space="preserve"> SEQ Table \* ARABIC </w:instrText>
      </w:r>
      <w:r>
        <w:fldChar w:fldCharType="separate"/>
      </w:r>
      <w:r w:rsidR="00936549">
        <w:rPr>
          <w:noProof/>
        </w:rPr>
        <w:t>2</w:t>
      </w:r>
      <w:r>
        <w:fldChar w:fldCharType="end"/>
      </w:r>
      <w:bookmarkEnd w:id="66"/>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B45339">
            <w:t>(GroupLens, n.d.)</w:t>
          </w:r>
          <w:r w:rsidR="00B45339">
            <w:fldChar w:fldCharType="end"/>
          </w:r>
        </w:sdtContent>
      </w:sdt>
      <w:bookmarkEnd w:id="65"/>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lastRenderedPageBreak/>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r>
        <w:t>Dataset</w:t>
      </w:r>
      <w:r w:rsidR="00680400">
        <w:t xml:space="preserve"> Description</w:t>
      </w:r>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timestamp of when the user-rating was logged. These represent 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r>
        <w:t>Data Preparation</w:t>
      </w:r>
    </w:p>
    <w:p w14:paraId="70F39F72" w14:textId="76963BAB" w:rsidR="000C481F" w:rsidRDefault="00F047D1" w:rsidP="00F047D1">
      <w:r>
        <w:t>All files prior to the pipeline ingestion</w:t>
      </w:r>
      <w:r w:rsidR="004D22A3">
        <w:t xml:space="preserve"> are stored in </w:t>
      </w:r>
      <w:r w:rsidR="008810DC">
        <w:t xml:space="preserve">the </w:t>
      </w:r>
      <w:r w:rsidR="004D22A3" w:rsidRPr="008B724C">
        <w:rPr>
          <w:rFonts w:ascii="Courier New" w:hAnsi="Courier New" w:cs="Courier New"/>
          <w:i/>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191646">
        <w:rPr>
          <w:rFonts w:ascii="Courier New" w:hAnsi="Courier New" w:cs="Courier New"/>
          <w:i/>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 MLOps pipeline yet</w:t>
      </w:r>
      <w:r w:rsidR="00CE14C6">
        <w:t xml:space="preserve"> and need to undergo data preparation steps</w:t>
      </w:r>
      <w:r w:rsidR="0056071D">
        <w:t>.</w:t>
      </w:r>
      <w:r w:rsidR="007C207E">
        <w:t xml:space="preserve"> Usable data </w:t>
      </w:r>
      <w:r w:rsidR="008A253F">
        <w:t xml:space="preserve">is stored in </w:t>
      </w:r>
      <w:r w:rsidR="008A253F" w:rsidRPr="00191646">
        <w:rPr>
          <w:rFonts w:ascii="Courier New" w:hAnsi="Courier New" w:cs="Courier New"/>
          <w:i/>
        </w:rPr>
        <w:t>recommender-data</w:t>
      </w:r>
      <w:r w:rsidR="00140195" w:rsidRPr="00191646">
        <w:rPr>
          <w:rFonts w:ascii="Courier New" w:hAnsi="Courier New" w:cs="Courier New"/>
          <w:i/>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191646">
        <w:rPr>
          <w:rFonts w:ascii="Courier New" w:hAnsi="Courier New" w:cs="Courier New"/>
          <w:i/>
        </w:rPr>
        <w:t>recommender-data</w:t>
      </w:r>
      <w:r w:rsidR="00140195" w:rsidRPr="00191646">
        <w:rPr>
          <w:rFonts w:ascii="Courier New" w:hAnsi="Courier New" w:cs="Courier New"/>
          <w:i/>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lastRenderedPageBreak/>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2"/>
                    <a:stretch>
                      <a:fillRect/>
                    </a:stretch>
                  </pic:blipFill>
                  <pic:spPr>
                    <a:xfrm>
                      <a:off x="0" y="0"/>
                      <a:ext cx="5400675" cy="1659255"/>
                    </a:xfrm>
                    <a:prstGeom prst="rect">
                      <a:avLst/>
                    </a:prstGeom>
                  </pic:spPr>
                </pic:pic>
              </a:graphicData>
            </a:graphic>
          </wp:inline>
        </w:drawing>
      </w:r>
    </w:p>
    <w:p w14:paraId="51D3F092" w14:textId="0DD6EF2A" w:rsidR="00FA3CFD" w:rsidRPr="008D023D" w:rsidRDefault="00255F11" w:rsidP="00255F11">
      <w:pPr>
        <w:pStyle w:val="Beschriftung"/>
      </w:pPr>
      <w:bookmarkStart w:id="67" w:name="_Ref109262047"/>
      <w:r>
        <w:t xml:space="preserve">Figure </w:t>
      </w:r>
      <w:r>
        <w:fldChar w:fldCharType="begin"/>
      </w:r>
      <w:r>
        <w:instrText xml:space="preserve"> SEQ Figure \* ARABIC </w:instrText>
      </w:r>
      <w:r>
        <w:fldChar w:fldCharType="separate"/>
      </w:r>
      <w:r w:rsidR="006A68C7">
        <w:rPr>
          <w:noProof/>
        </w:rPr>
        <w:t>13</w:t>
      </w:r>
      <w:r>
        <w:fldChar w:fldCharType="end"/>
      </w:r>
      <w:bookmarkEnd w:id="67"/>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C05E7">
        <w:rPr>
          <w:rFonts w:ascii="Courier New" w:hAnsi="Courier New" w:cs="Courier New"/>
          <w:i/>
        </w:rPr>
        <w:t>data</w:t>
      </w:r>
      <w:r w:rsidR="004E55DB">
        <w:t xml:space="preserve"> directory, now the data preparation process is described</w:t>
      </w:r>
      <w:r w:rsidR="00B33A63">
        <w:t>, which uses</w:t>
      </w:r>
      <w:r w:rsidR="0047561F">
        <w:t xml:space="preserve"> </w:t>
      </w:r>
      <w:r w:rsidR="00B15B8D">
        <w:t>the script</w:t>
      </w:r>
      <w:r w:rsidR="0047561F">
        <w:t xml:space="preserve"> </w:t>
      </w:r>
      <w:r w:rsidR="00D05E98" w:rsidRPr="001E12BE">
        <w:rPr>
          <w:rFonts w:ascii="Courier New" w:hAnsi="Courier New" w:cs="Courier New"/>
        </w:rPr>
        <w:t>movielens_csv_generator</w:t>
      </w:r>
      <w:r w:rsidR="001E12BE" w:rsidRPr="001E12BE">
        <w:rPr>
          <w:rFonts w:ascii="Courier New" w:hAnsi="Courier New" w:cs="Courier New"/>
        </w:rPr>
        <w:t>.ipynb</w:t>
      </w:r>
      <w:r w:rsidR="00B33A63">
        <w:t>.</w:t>
      </w:r>
    </w:p>
    <w:p w14:paraId="706F480F" w14:textId="06435B12"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ED31CE">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03509C71" w:rsidR="00DF6157" w:rsidRDefault="00E0581B" w:rsidP="00A02E0D">
      <w:r>
        <w:t xml:space="preserve">The </w:t>
      </w:r>
      <w:r w:rsidR="0039429D">
        <w:t xml:space="preserve">extracted files are saved in the </w:t>
      </w:r>
      <w:r w:rsidR="00BD2D60">
        <w:rPr>
          <w:rFonts w:ascii="Courier New" w:hAnsi="Courier New" w:cs="Courier New"/>
          <w:i/>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this research, the user demographics will be joined together with the sparse data of the user-item interaction.</w:t>
      </w:r>
      <w:r w:rsidR="00090F24">
        <w:t xml:space="preserve"> </w:t>
      </w:r>
      <w:r w:rsidR="00967ACE">
        <w:t>For this</w:t>
      </w:r>
      <w:r w:rsidR="00F85556">
        <w:t>,</w:t>
      </w:r>
      <w:r w:rsidR="001D1300">
        <w:t xml:space="preserve"> </w:t>
      </w:r>
      <w:r w:rsidR="001D1300" w:rsidRPr="001D1300">
        <w:rPr>
          <w:i/>
        </w:rPr>
        <w:t>pandas</w:t>
      </w:r>
      <w:r w:rsidR="00F85556">
        <w:t xml:space="preserve"> is used</w:t>
      </w:r>
      <w:r w:rsidR="001D1300">
        <w:t xml:space="preserve">, a python library for data </w:t>
      </w:r>
      <w:r w:rsidR="00D9413A">
        <w:t xml:space="preserve">processing and </w:t>
      </w:r>
      <w:r w:rsidR="00C41549">
        <w:t xml:space="preserve">data </w:t>
      </w:r>
      <w:r w:rsidR="00D9413A">
        <w:t>analysis</w:t>
      </w:r>
      <w:r w:rsidR="00C41549">
        <w:t xml:space="preserve"> </w:t>
      </w:r>
      <w:sdt>
        <w:sdtPr>
          <w:alias w:val="To edit, see citavi.com/edit"/>
          <w:tag w:val="CitaviPlaceholder#ea4e0f08-d68b-4940-a90d-0a7bb1b59037"/>
          <w:id w:val="-2145881609"/>
          <w:placeholder>
            <w:docPart w:val="DefaultPlaceholder_-1854013440"/>
          </w:placeholder>
        </w:sdtPr>
        <w:sdtContent>
          <w:r w:rsidR="00503FB0">
            <w:fldChar w:fldCharType="begin"/>
          </w:r>
          <w:r w:rsidR="00503FB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}</w:instrText>
          </w:r>
          <w:r w:rsidR="00503FB0">
            <w:fldChar w:fldCharType="separate"/>
          </w:r>
          <w:r w:rsidR="00503FB0">
            <w:t>(pandas, n.d.)</w:t>
          </w:r>
          <w:r w:rsidR="00503FB0">
            <w:fldChar w:fldCharType="end"/>
          </w:r>
        </w:sdtContent>
      </w:sdt>
      <w:r w:rsidR="00D9413A">
        <w:t>.</w:t>
      </w:r>
      <w:r w:rsidR="00D5155C">
        <w:t xml:space="preserve"> 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3"/>
                    <a:stretch>
                      <a:fillRect/>
                    </a:stretch>
                  </pic:blipFill>
                  <pic:spPr>
                    <a:xfrm>
                      <a:off x="0" y="0"/>
                      <a:ext cx="5400675" cy="1293495"/>
                    </a:xfrm>
                    <a:prstGeom prst="rect">
                      <a:avLst/>
                    </a:prstGeom>
                  </pic:spPr>
                </pic:pic>
              </a:graphicData>
            </a:graphic>
          </wp:inline>
        </w:drawing>
      </w:r>
    </w:p>
    <w:p w14:paraId="624098A8" w14:textId="12C8BACD" w:rsidR="00C405AF" w:rsidRDefault="002F63EE" w:rsidP="002F63EE">
      <w:pPr>
        <w:pStyle w:val="Beschriftung"/>
      </w:pPr>
      <w:r>
        <w:t xml:space="preserve">Figure </w:t>
      </w:r>
      <w:r>
        <w:fldChar w:fldCharType="begin"/>
      </w:r>
      <w:r>
        <w:instrText xml:space="preserve"> SEQ Figure \* ARABIC </w:instrText>
      </w:r>
      <w:r>
        <w:fldChar w:fldCharType="separate"/>
      </w:r>
      <w:r w:rsidR="006A68C7">
        <w:rPr>
          <w:noProof/>
        </w:rPr>
        <w:t>14</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lastRenderedPageBreak/>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r w:rsidRPr="006A78F3">
        <w:rPr>
          <w:i/>
        </w:rPr>
        <w:t>user_id</w:t>
      </w:r>
      <w:r w:rsidR="008949A8">
        <w:t xml:space="preserve"> (sparse)</w:t>
      </w:r>
    </w:p>
    <w:p w14:paraId="3D670DBC" w14:textId="197024C5" w:rsidR="00664E8B" w:rsidRDefault="00664E8B" w:rsidP="00754046">
      <w:pPr>
        <w:pStyle w:val="Listenabsatz"/>
        <w:numPr>
          <w:ilvl w:val="0"/>
          <w:numId w:val="23"/>
        </w:numPr>
      </w:pPr>
      <w:r w:rsidRPr="006A78F3">
        <w:rPr>
          <w:i/>
        </w:rPr>
        <w:t>movie_id</w:t>
      </w:r>
      <w:r w:rsidR="008949A8">
        <w:t xml:space="preserve"> (sparse)</w:t>
      </w:r>
    </w:p>
    <w:p w14:paraId="00F4ED91" w14:textId="3938F70A" w:rsidR="00664E8B" w:rsidRDefault="006A78F3" w:rsidP="00754046">
      <w:pPr>
        <w:pStyle w:val="Listenabsatz"/>
        <w:numPr>
          <w:ilvl w:val="0"/>
          <w:numId w:val="23"/>
        </w:numPr>
      </w:pPr>
      <w:r>
        <w:rPr>
          <w:i/>
        </w:rPr>
        <w:t>raw_</w:t>
      </w:r>
      <w:r w:rsidR="008E37EA" w:rsidRPr="006A78F3">
        <w:rPr>
          <w:i/>
        </w:rPr>
        <w:t>user_age</w:t>
      </w:r>
      <w:r w:rsidR="00341071">
        <w:t xml:space="preserve"> (dense)</w:t>
      </w:r>
    </w:p>
    <w:p w14:paraId="13EBEE57" w14:textId="4FC64411" w:rsidR="008E37EA" w:rsidRDefault="008E37EA" w:rsidP="00754046">
      <w:pPr>
        <w:pStyle w:val="Listenabsatz"/>
        <w:numPr>
          <w:ilvl w:val="0"/>
          <w:numId w:val="23"/>
        </w:numPr>
      </w:pPr>
      <w:r w:rsidRPr="006A78F3">
        <w:rPr>
          <w:i/>
        </w:rPr>
        <w:t>user_gender</w:t>
      </w:r>
      <w:r w:rsidR="00341071">
        <w:t xml:space="preserve"> (dense)</w:t>
      </w:r>
    </w:p>
    <w:p w14:paraId="67570A74" w14:textId="3AAC2A75" w:rsidR="008E37EA" w:rsidRDefault="008E37EA" w:rsidP="00754046">
      <w:pPr>
        <w:pStyle w:val="Listenabsatz"/>
        <w:numPr>
          <w:ilvl w:val="0"/>
          <w:numId w:val="23"/>
        </w:numPr>
      </w:pPr>
      <w:r w:rsidRPr="006A78F3">
        <w:rPr>
          <w:i/>
        </w:rPr>
        <w:t>user_occupation</w:t>
      </w:r>
      <w:r w:rsidR="00341071">
        <w:t xml:space="preserve"> (dense)</w:t>
      </w:r>
    </w:p>
    <w:p w14:paraId="79E58F82" w14:textId="6DA6A0A5" w:rsidR="007B2A3E" w:rsidRDefault="007B2A3E" w:rsidP="00754046">
      <w:pPr>
        <w:pStyle w:val="Listenabsatz"/>
        <w:numPr>
          <w:ilvl w:val="0"/>
          <w:numId w:val="23"/>
        </w:numPr>
      </w:pPr>
      <w:r w:rsidRPr="006A78F3">
        <w:rPr>
          <w:i/>
        </w:rPr>
        <w:t>user_rating</w:t>
      </w:r>
      <w:r>
        <w:t xml:space="preserve"> (</w:t>
      </w:r>
      <w:r w:rsidR="009F171C">
        <w:t>sparse, label)</w:t>
      </w:r>
    </w:p>
    <w:p w14:paraId="65283907" w14:textId="16B40B5E"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r w:rsidR="00F00B45">
        <w:rPr>
          <w:i/>
        </w:rPr>
        <w:t>raw_user_age</w:t>
      </w:r>
      <w:r w:rsidR="00507541">
        <w:t xml:space="preserve">, which is continuous. </w:t>
      </w:r>
      <w:r w:rsidR="00A70FBC">
        <w:t xml:space="preserve">In order to </w:t>
      </w:r>
      <w:r w:rsidR="00F96CA5">
        <w:t xml:space="preserve">make </w:t>
      </w:r>
      <w:r w:rsidR="00F96CA5">
        <w:rPr>
          <w:i/>
        </w:rPr>
        <w:t>raw_user_age</w:t>
      </w:r>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504827">
            <w:t>(GroupLens, n.d.)</w:t>
          </w:r>
          <w:r w:rsidR="00504827">
            <w:fldChar w:fldCharType="end"/>
          </w:r>
        </w:sdtContent>
      </w:sdt>
      <w:r w:rsidR="00504827">
        <w:t>.</w:t>
      </w:r>
    </w:p>
    <w:p w14:paraId="25B5C2F4" w14:textId="252389C4" w:rsidR="00936549" w:rsidRDefault="00936549" w:rsidP="006C2A89">
      <w:pPr>
        <w:pStyle w:val="Tabellenberschrift"/>
      </w:pPr>
      <w:bookmarkStart w:id="68" w:name="_Ref109301029"/>
      <w:r>
        <w:t xml:space="preserve">Table </w:t>
      </w:r>
      <w:r>
        <w:fldChar w:fldCharType="begin"/>
      </w:r>
      <w:r>
        <w:instrText xml:space="preserve"> SEQ Table \* ARABIC </w:instrText>
      </w:r>
      <w:r>
        <w:fldChar w:fldCharType="separate"/>
      </w:r>
      <w:r>
        <w:rPr>
          <w:noProof/>
        </w:rPr>
        <w:t>3</w:t>
      </w:r>
      <w:r>
        <w:fldChar w:fldCharType="end"/>
      </w:r>
      <w:bookmarkEnd w:id="68"/>
      <w:r>
        <w:t>: Age cohorts</w:t>
      </w:r>
    </w:p>
    <w:tbl>
      <w:tblPr>
        <w:tblStyle w:val="Tabellenraster"/>
        <w:tblW w:w="0" w:type="auto"/>
        <w:tblLook w:val="04A0" w:firstRow="1" w:lastRow="0" w:firstColumn="1" w:lastColumn="0" w:noHBand="0" w:noVBand="1"/>
      </w:tblPr>
      <w:tblGrid>
        <w:gridCol w:w="1384"/>
        <w:gridCol w:w="796"/>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675" cy="1663065"/>
                    </a:xfrm>
                    <a:prstGeom prst="rect">
                      <a:avLst/>
                    </a:prstGeom>
                  </pic:spPr>
                </pic:pic>
              </a:graphicData>
            </a:graphic>
          </wp:inline>
        </w:drawing>
      </w:r>
    </w:p>
    <w:p w14:paraId="04461339" w14:textId="15C66A4B" w:rsidR="00A14610" w:rsidRDefault="006A68C7" w:rsidP="006A68C7">
      <w:pPr>
        <w:pStyle w:val="Beschriftung"/>
      </w:pPr>
      <w:bookmarkStart w:id="69" w:name="_Ref109302704"/>
      <w:bookmarkStart w:id="70" w:name="_Ref109302731"/>
      <w:r>
        <w:t xml:space="preserve">Figure </w:t>
      </w:r>
      <w:r>
        <w:fldChar w:fldCharType="begin"/>
      </w:r>
      <w:r>
        <w:instrText xml:space="preserve"> SEQ Figure \* ARABIC </w:instrText>
      </w:r>
      <w:r>
        <w:fldChar w:fldCharType="separate"/>
      </w:r>
      <w:r>
        <w:rPr>
          <w:noProof/>
        </w:rPr>
        <w:t>15</w:t>
      </w:r>
      <w:r>
        <w:fldChar w:fldCharType="end"/>
      </w:r>
      <w:bookmarkEnd w:id="70"/>
      <w:r>
        <w:t>: Pipeline dataset</w:t>
      </w:r>
      <w:bookmarkEnd w:id="69"/>
    </w:p>
    <w:p w14:paraId="3CCF4A1D" w14:textId="49E04FA1"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92622C">
        <w:rPr>
          <w:rFonts w:ascii="Courier New" w:hAnsi="Courier New" w:cs="Courier New"/>
          <w:i/>
        </w:rPr>
        <w:t>recommender-systems</w:t>
      </w:r>
      <w:r w:rsidR="00CF2C00">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 xml:space="preserve">TensorFlow’s </w:t>
      </w:r>
      <w:r w:rsidR="00906BC1">
        <w:lastRenderedPageBreak/>
        <w:t>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r>
        <w:t>Recommender System</w:t>
      </w:r>
      <w:bookmarkEnd w:id="64"/>
    </w:p>
    <w:p w14:paraId="4C32BDE4" w14:textId="3561C4DE" w:rsidR="00F57194" w:rsidRPr="00F57194" w:rsidRDefault="00002051" w:rsidP="000E7ACA">
      <w:pPr>
        <w:pStyle w:val="berschrift3"/>
      </w:pPr>
      <w:bookmarkStart w:id="71" w:name="_Toc108480934"/>
      <w:r>
        <w:t>Tools</w:t>
      </w:r>
      <w:bookmarkEnd w:id="71"/>
    </w:p>
    <w:p w14:paraId="3646700D" w14:textId="2861B6E1" w:rsidR="00645E36" w:rsidRDefault="00645E36" w:rsidP="00002051">
      <w:pPr>
        <w:pStyle w:val="berschrift3"/>
      </w:pPr>
      <w:bookmarkStart w:id="72" w:name="_Toc108480935"/>
      <w:r>
        <w:t>Implementation</w:t>
      </w:r>
      <w:bookmarkEnd w:id="72"/>
    </w:p>
    <w:p w14:paraId="47B1AA8F" w14:textId="609BF6C6" w:rsidR="00005675" w:rsidRDefault="003B6A8B" w:rsidP="00005675">
      <w:r>
        <w:rPr>
          <w:b/>
        </w:rPr>
        <w:t>Data</w:t>
      </w:r>
      <w:r>
        <w:t xml:space="preserve">. </w:t>
      </w:r>
    </w:p>
    <w:p w14:paraId="45747433" w14:textId="331D48B6" w:rsidR="00ED70E7" w:rsidRPr="003B6A8B" w:rsidRDefault="003B6A8B" w:rsidP="00005675">
      <w:r>
        <w:rPr>
          <w:b/>
        </w:rPr>
        <w:t>Recommender System</w:t>
      </w:r>
      <w:r>
        <w:t xml:space="preserve">. </w:t>
      </w:r>
      <w:r w:rsidR="00053BB1">
        <w:t xml:space="preserve">The product of this </w:t>
      </w:r>
      <w:r w:rsidR="00F35A07">
        <w:t xml:space="preserve">component is </w:t>
      </w:r>
      <w:r w:rsidR="00DD4C2D" w:rsidRPr="00C94C2D">
        <w:rPr>
          <w:i/>
          <w:iCs/>
        </w:rPr>
        <w:t>recommender_system.py</w:t>
      </w:r>
      <w:r w:rsidR="00ED70E7">
        <w:t>.</w:t>
      </w:r>
    </w:p>
    <w:p w14:paraId="441A10EA" w14:textId="1BAC5202" w:rsidR="00002051" w:rsidRPr="00002051" w:rsidRDefault="0079433C" w:rsidP="00002051">
      <w:pPr>
        <w:pStyle w:val="berschrift3"/>
      </w:pPr>
      <w:bookmarkStart w:id="73" w:name="_Toc108480936"/>
      <w:r>
        <w:t>(</w:t>
      </w:r>
      <w:r w:rsidR="00645E36">
        <w:t>Challenges</w:t>
      </w:r>
      <w:bookmarkEnd w:id="73"/>
      <w:r>
        <w:t>)</w:t>
      </w:r>
    </w:p>
    <w:p w14:paraId="07431526" w14:textId="04A4297C" w:rsidR="00DC5696" w:rsidRDefault="00DC5696" w:rsidP="00DC5696">
      <w:pPr>
        <w:pStyle w:val="berschrift2"/>
      </w:pPr>
      <w:bookmarkStart w:id="74" w:name="_Toc108480937"/>
      <w:r>
        <w:t>Concept Drift Awareness</w:t>
      </w:r>
      <w:bookmarkEnd w:id="74"/>
    </w:p>
    <w:p w14:paraId="5510F50E" w14:textId="7CC098A5" w:rsidR="00DC5696" w:rsidRPr="00DC5696" w:rsidRDefault="00DC5696" w:rsidP="00DC5696">
      <w:pPr>
        <w:pStyle w:val="berschrift2"/>
      </w:pPr>
      <w:bookmarkStart w:id="75" w:name="_Toc108480938"/>
      <w:r>
        <w:t>MLOps Pipeline</w:t>
      </w:r>
      <w:bookmarkEnd w:id="75"/>
    </w:p>
    <w:p w14:paraId="7D0D4C9B" w14:textId="2572CCE6" w:rsidR="00296067" w:rsidRDefault="00296067" w:rsidP="00296067">
      <w:pPr>
        <w:pStyle w:val="berschrift1"/>
      </w:pPr>
      <w:bookmarkStart w:id="76" w:name="_Toc108480939"/>
      <w:r>
        <w:lastRenderedPageBreak/>
        <w:t>Evaluation</w:t>
      </w:r>
      <w:bookmarkEnd w:id="76"/>
    </w:p>
    <w:p w14:paraId="7128DE15" w14:textId="4CFFDC76" w:rsidR="00296067" w:rsidRPr="00296067" w:rsidRDefault="00296067" w:rsidP="00296067">
      <w:pPr>
        <w:pStyle w:val="berschrift1"/>
      </w:pPr>
      <w:bookmarkStart w:id="77" w:name="_Toc108480940"/>
      <w:r>
        <w:lastRenderedPageBreak/>
        <w:t>Conclusion</w:t>
      </w:r>
      <w:bookmarkEnd w:id="77"/>
    </w:p>
    <w:p w14:paraId="5282B445" w14:textId="0CDFB9CE" w:rsidR="0025063D" w:rsidRPr="00721A18" w:rsidRDefault="004150CB" w:rsidP="0025063D">
      <w:pPr>
        <w:pStyle w:val="berschrift2"/>
      </w:pPr>
      <w:bookmarkStart w:id="78" w:name="_Toc108480941"/>
      <w:r w:rsidRPr="00721A18">
        <w:t>Design Science Research</w:t>
      </w:r>
      <w:bookmarkEnd w:id="78"/>
    </w:p>
    <w:p w14:paraId="4AEB0AE5" w14:textId="0C45A4C3" w:rsidR="00284FA6" w:rsidRDefault="001946A1" w:rsidP="00D520F3">
      <w:pPr>
        <w:pStyle w:val="berschrift2"/>
      </w:pPr>
      <w:bookmarkStart w:id="79" w:name="_Toc108480942"/>
      <w:r w:rsidRPr="00721A18">
        <w:t>Recommender Systems</w:t>
      </w:r>
      <w:bookmarkEnd w:id="79"/>
    </w:p>
    <w:p w14:paraId="2EC9CDAE" w14:textId="75D0688B" w:rsidR="00082B2C" w:rsidRDefault="0091617C" w:rsidP="0091617C">
      <w:pPr>
        <w:pStyle w:val="berschrift3"/>
      </w:pPr>
      <w:bookmarkStart w:id="80" w:name="_Toc108480943"/>
      <w:r>
        <w:t>Overview</w:t>
      </w:r>
      <w:bookmarkEnd w:id="80"/>
    </w:p>
    <w:p w14:paraId="6E4F1E5E" w14:textId="0C51300C" w:rsidR="00D520F3" w:rsidRPr="00D520F3" w:rsidRDefault="00D520F3" w:rsidP="00D520F3"/>
    <w:p w14:paraId="5236F2B1" w14:textId="77777777" w:rsidR="0091617C" w:rsidRPr="0091617C" w:rsidRDefault="0091617C" w:rsidP="0091617C"/>
    <w:p w14:paraId="4AEB0C0B" w14:textId="2A6ADC31" w:rsidR="00284FA6" w:rsidRPr="00721A18" w:rsidRDefault="00383561">
      <w:pPr>
        <w:pStyle w:val="berschrift1"/>
      </w:pPr>
      <w:bookmarkStart w:id="81" w:name="_Toc108480944"/>
      <w:r w:rsidRPr="00721A18">
        <w:lastRenderedPageBreak/>
        <w:t>Conclusion and Outlook</w:t>
      </w:r>
      <w:bookmarkEnd w:id="81"/>
    </w:p>
    <w:p w14:paraId="4AEB0C0C" w14:textId="77777777" w:rsidR="00284FA6" w:rsidRPr="00721A18" w:rsidRDefault="00284FA6">
      <w:r w:rsidRPr="00721A18">
        <w:t xml:space="preserve">Mit der hier vorgelegten Dokumentvorlage steht ein Werkzeug zur Verfügung, das es möglich macht, auf relativ einfache Weise die Textgestaltung für </w:t>
      </w:r>
      <w:r w:rsidR="00583AA1" w:rsidRPr="00721A18">
        <w:t>Abschlussarbeiten</w:t>
      </w:r>
      <w:r w:rsidRPr="00721A18">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r w:rsidRPr="00721A18">
        <w:t xml:space="preserve">Gleichzeitig unterstützt die Dokumentvorlage die Lehre in Fächern </w:t>
      </w:r>
      <w:r w:rsidRPr="00721A18">
        <w:rPr>
          <w:i/>
        </w:rPr>
        <w:t>wie Arbeits-, Lern- und Präsentationstechniken</w:t>
      </w:r>
      <w:r w:rsidRPr="00721A18">
        <w:t xml:space="preserve"> und </w:t>
      </w:r>
      <w:r w:rsidRPr="00721A18">
        <w:rPr>
          <w:i/>
        </w:rPr>
        <w:t>Vorbereitung auf die Bachelor- bzw. Masterarbeit</w:t>
      </w:r>
      <w:r w:rsidRPr="00721A18">
        <w:t>,</w:t>
      </w:r>
    </w:p>
    <w:p w14:paraId="4AEB0C0E" w14:textId="77777777" w:rsidR="00284FA6" w:rsidRPr="00721A18" w:rsidRDefault="00284FA6">
      <w:r w:rsidRPr="00721A18">
        <w:t xml:space="preserve">Die Dokumentvorlage wurde im Sommer 2000 in der vorliegenden grundlegend überarbeiteten Version zum ersten Mal hochschulweit benutzt, nachdem bereits die Vorgängerversion im Jahr 1999 für drei </w:t>
      </w:r>
      <w:r w:rsidR="00583AA1" w:rsidRPr="00721A18">
        <w:t>Abschlussarbeiten</w:t>
      </w:r>
      <w:r w:rsidRPr="00721A18">
        <w:t xml:space="preserve"> erfolgreich eingesetzt wurde.</w:t>
      </w:r>
    </w:p>
    <w:p w14:paraId="4AEB0C0F" w14:textId="77777777" w:rsidR="00284FA6" w:rsidRPr="00721A18" w:rsidRDefault="00284FA6">
      <w:r w:rsidRPr="00721A18">
        <w:t xml:space="preserve">Erweiterungen der Dokumentvorlage und der darin enthaltenen Anleitung zur Erstellung von </w:t>
      </w:r>
      <w:r w:rsidR="00583AA1" w:rsidRPr="00721A18">
        <w:t>Abschlussarbeiten</w:t>
      </w:r>
      <w:r w:rsidRPr="00721A18">
        <w:t xml:space="preserve"> mit dem Textsystem Microsoft Word sind auch für die Zukunft geplant. Das Feedback aus der Nutzung der Dokumentvorlage für </w:t>
      </w:r>
      <w:r w:rsidR="00583AA1" w:rsidRPr="00721A18">
        <w:t>Abschlussarbeiten</w:t>
      </w:r>
      <w:r w:rsidRPr="00721A18">
        <w:t xml:space="preserve"> an der HdM wird dabei fortgesetzt aufgegriffen und zur Verbesserung genutzt werden.</w:t>
      </w:r>
    </w:p>
    <w:p w14:paraId="4AEB0C10" w14:textId="4935A676" w:rsidR="00284FA6" w:rsidRPr="00721A18" w:rsidRDefault="00284FA6">
      <w:pPr>
        <w:pStyle w:val="berschrift1"/>
        <w:numPr>
          <w:ilvl w:val="0"/>
          <w:numId w:val="0"/>
        </w:numPr>
      </w:pPr>
      <w:bookmarkStart w:id="82" w:name="_Ref491742270"/>
      <w:bookmarkStart w:id="83" w:name="_Ref491742277"/>
      <w:bookmarkStart w:id="84" w:name="_Toc108480945"/>
      <w:r w:rsidRPr="00721A18">
        <w:lastRenderedPageBreak/>
        <w:t xml:space="preserve">Anhang A: Beispiele für die Gliederung von </w:t>
      </w:r>
      <w:r w:rsidR="00583AA1" w:rsidRPr="00721A18">
        <w:t>Abschlussarbeiten</w:t>
      </w:r>
      <w:bookmarkEnd w:id="82"/>
      <w:bookmarkEnd w:id="83"/>
      <w:bookmarkEnd w:id="84"/>
    </w:p>
    <w:p w14:paraId="4AEB0C11" w14:textId="77777777" w:rsidR="00284FA6" w:rsidRPr="00721A18" w:rsidRDefault="00284FA6">
      <w:r w:rsidRPr="00721A18">
        <w:t>Die nachfolgenden Gliederungen stellen lediglich Vorschläge dar, die stets am konkreten Fall überprüft und in der Regel angepasst werden müssen.</w:t>
      </w:r>
    </w:p>
    <w:p w14:paraId="4AEB0C12" w14:textId="3D9E2ACD" w:rsidR="00284FA6" w:rsidRPr="00721A18" w:rsidRDefault="00284FA6">
      <w:pPr>
        <w:pStyle w:val="berschrift2"/>
        <w:numPr>
          <w:ilvl w:val="0"/>
          <w:numId w:val="0"/>
        </w:numPr>
      </w:pPr>
      <w:bookmarkStart w:id="85" w:name="_Toc108480946"/>
      <w:r w:rsidRPr="00721A18">
        <w:t>A.1 Literaturarbeiten</w:t>
      </w:r>
      <w:bookmarkEnd w:id="85"/>
    </w:p>
    <w:p w14:paraId="4AEB0C13" w14:textId="77777777" w:rsidR="00284FA6" w:rsidRPr="00721A18" w:rsidRDefault="00284FA6" w:rsidP="006634CE">
      <w:pPr>
        <w:numPr>
          <w:ilvl w:val="0"/>
          <w:numId w:val="13"/>
        </w:numPr>
      </w:pPr>
      <w:r w:rsidRPr="00721A18">
        <w:t>Überblick (oder: Zusammenfassung, „Executive Summary“, alles Wichtige für den „Manager“ oder Schnellleser)</w:t>
      </w:r>
    </w:p>
    <w:p w14:paraId="4AEB0C14" w14:textId="77777777" w:rsidR="00284FA6" w:rsidRPr="00721A18" w:rsidRDefault="00284FA6" w:rsidP="006634CE">
      <w:pPr>
        <w:numPr>
          <w:ilvl w:val="0"/>
          <w:numId w:val="13"/>
        </w:numPr>
      </w:pPr>
      <w:r w:rsidRPr="00721A18">
        <w:t>Fragestellung (oder: Ziele, Ausgangspunkt, Motivation)</w:t>
      </w:r>
    </w:p>
    <w:p w14:paraId="4AEB0C15" w14:textId="77777777" w:rsidR="00284FA6" w:rsidRPr="00721A18" w:rsidRDefault="00284FA6" w:rsidP="006634CE">
      <w:pPr>
        <w:numPr>
          <w:ilvl w:val="0"/>
          <w:numId w:val="13"/>
        </w:numPr>
      </w:pPr>
      <w:r w:rsidRPr="00721A18">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pPr>
      <w:r w:rsidRPr="00721A18">
        <w:t>Bewertung der einzelnen untersuchten Ansätze, Beispiele etc., Identifikation von Defiziten</w:t>
      </w:r>
    </w:p>
    <w:p w14:paraId="4AEB0C17" w14:textId="77777777" w:rsidR="00284FA6" w:rsidRPr="00721A18" w:rsidRDefault="00284FA6" w:rsidP="006634CE">
      <w:pPr>
        <w:numPr>
          <w:ilvl w:val="0"/>
          <w:numId w:val="13"/>
        </w:numPr>
      </w:pPr>
      <w:r w:rsidRPr="00721A18">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pPr>
      <w:r w:rsidRPr="00721A18">
        <w:t>Zusammenfassung (Erklärung des Nutzens), Ausblick</w:t>
      </w:r>
    </w:p>
    <w:p w14:paraId="4AEB0C19" w14:textId="77777777" w:rsidR="00284FA6" w:rsidRPr="00721A18" w:rsidRDefault="00284FA6">
      <w:r w:rsidRPr="00721A18">
        <w:t>Anhang: eventuell recherchierte Texte, Produktbeschreibungen, etc.</w:t>
      </w:r>
    </w:p>
    <w:p w14:paraId="4AEB0C1A" w14:textId="471F6C79" w:rsidR="00284FA6" w:rsidRPr="00721A18" w:rsidRDefault="00284FA6">
      <w:pPr>
        <w:pStyle w:val="berschrift2"/>
        <w:numPr>
          <w:ilvl w:val="0"/>
          <w:numId w:val="0"/>
        </w:numPr>
      </w:pPr>
      <w:bookmarkStart w:id="86" w:name="_Toc108480947"/>
      <w:r w:rsidRPr="00721A18">
        <w:t>A.2 Systementwicklungen</w:t>
      </w:r>
      <w:bookmarkEnd w:id="86"/>
    </w:p>
    <w:p w14:paraId="4AEB0C1B" w14:textId="77777777" w:rsidR="00284FA6" w:rsidRPr="00721A18" w:rsidRDefault="00284FA6" w:rsidP="006634CE">
      <w:pPr>
        <w:numPr>
          <w:ilvl w:val="0"/>
          <w:numId w:val="14"/>
        </w:numPr>
      </w:pPr>
      <w:r w:rsidRPr="00721A18">
        <w:t>Überblick (oder: Zusammenfassung, „Executive Summary“, alles Wichtige für den „Manager“ oder Schnellleser)</w:t>
      </w:r>
    </w:p>
    <w:p w14:paraId="4AEB0C1C" w14:textId="77777777" w:rsidR="00284FA6" w:rsidRPr="00721A18" w:rsidRDefault="00284FA6" w:rsidP="006634CE">
      <w:pPr>
        <w:numPr>
          <w:ilvl w:val="0"/>
          <w:numId w:val="14"/>
        </w:numPr>
      </w:pPr>
      <w:r w:rsidRPr="00721A18">
        <w:t>Problemstellung (oder: Ziele, Ausgangspunkt), Vorgesehener Benutzerkreis, Bedürfnisse der Benutzer</w:t>
      </w:r>
    </w:p>
    <w:p w14:paraId="4AEB0C1D" w14:textId="77777777" w:rsidR="00284FA6" w:rsidRPr="00721A18" w:rsidRDefault="00284FA6" w:rsidP="006634CE">
      <w:pPr>
        <w:numPr>
          <w:ilvl w:val="0"/>
          <w:numId w:val="14"/>
        </w:numPr>
      </w:pPr>
      <w:r w:rsidRPr="00721A18">
        <w:t>Stand der Technik (Wie wird das Problem bisher gelöst, wo sind die Defizite)</w:t>
      </w:r>
    </w:p>
    <w:p w14:paraId="4AEB0C1E" w14:textId="77777777" w:rsidR="00284FA6" w:rsidRPr="00721A18" w:rsidRDefault="00284FA6" w:rsidP="006634CE">
      <w:pPr>
        <w:numPr>
          <w:ilvl w:val="0"/>
          <w:numId w:val="14"/>
        </w:numPr>
      </w:pPr>
      <w:r w:rsidRPr="00721A18">
        <w:t>Gewählter Lösungsansatz (allgemeines Prinzip, welche Werkzeuge, z.B. Programmiersprachen werden verwendet)</w:t>
      </w:r>
    </w:p>
    <w:p w14:paraId="4AEB0C1F" w14:textId="77777777" w:rsidR="00284FA6" w:rsidRPr="00721A18" w:rsidRDefault="00284FA6" w:rsidP="006634CE">
      <w:pPr>
        <w:numPr>
          <w:ilvl w:val="0"/>
          <w:numId w:val="14"/>
        </w:numPr>
      </w:pPr>
      <w:r w:rsidRPr="00721A18">
        <w:t>Beschreibung der durchgeführten Arbeiten</w:t>
      </w:r>
    </w:p>
    <w:p w14:paraId="4AEB0C20" w14:textId="77777777" w:rsidR="00284FA6" w:rsidRPr="00721A18" w:rsidRDefault="00284FA6" w:rsidP="006634CE">
      <w:pPr>
        <w:numPr>
          <w:ilvl w:val="0"/>
          <w:numId w:val="14"/>
        </w:numPr>
      </w:pPr>
      <w:r w:rsidRPr="00721A18">
        <w:t>Ergebnis (z.B. Screenshots mit Erläuterungen)</w:t>
      </w:r>
    </w:p>
    <w:p w14:paraId="4AEB0C21" w14:textId="77777777" w:rsidR="00284FA6" w:rsidRPr="00721A18" w:rsidRDefault="00284FA6" w:rsidP="006634CE">
      <w:pPr>
        <w:numPr>
          <w:ilvl w:val="0"/>
          <w:numId w:val="14"/>
        </w:numPr>
      </w:pPr>
      <w:r w:rsidRPr="00721A18">
        <w:t>Zusammenfassung (Erklärung des Nutzens), Ausblick</w:t>
      </w:r>
    </w:p>
    <w:p w14:paraId="4AEB0C22" w14:textId="77777777" w:rsidR="00284FA6" w:rsidRPr="00721A18" w:rsidRDefault="00284FA6">
      <w:r w:rsidRPr="00721A18">
        <w:t>Anhang: evtl. (ausgewählte) Programmbeispiele</w:t>
      </w:r>
    </w:p>
    <w:p w14:paraId="4AEB0C23" w14:textId="77777777" w:rsidR="00284FA6" w:rsidRPr="00721A18" w:rsidRDefault="00284FA6">
      <w:r w:rsidRPr="00721A18">
        <w:t>Evtl. CD-ROM als Beilage</w:t>
      </w:r>
    </w:p>
    <w:p w14:paraId="4AEB0C24" w14:textId="52DB72C6" w:rsidR="00284FA6" w:rsidRPr="00721A18" w:rsidRDefault="00284FA6">
      <w:pPr>
        <w:pStyle w:val="berschrift1"/>
        <w:numPr>
          <w:ilvl w:val="0"/>
          <w:numId w:val="0"/>
        </w:numPr>
      </w:pPr>
      <w:bookmarkStart w:id="87" w:name="_Toc108480948"/>
      <w:r w:rsidRPr="00721A18">
        <w:lastRenderedPageBreak/>
        <w:t>Anhang B: Formatvorlagen</w:t>
      </w:r>
      <w:bookmarkEnd w:id="87"/>
    </w:p>
    <w:p w14:paraId="4AEB0C7A" w14:textId="5588CD3D" w:rsidR="00284FA6" w:rsidRPr="00721A18" w:rsidRDefault="00284FA6">
      <w:pPr>
        <w:sectPr w:rsidR="00284FA6" w:rsidRPr="00721A18">
          <w:headerReference w:type="default" r:id="rId25"/>
          <w:headerReference w:type="first" r:id="rId26"/>
          <w:type w:val="continuous"/>
          <w:pgSz w:w="11906" w:h="16838" w:code="9"/>
          <w:pgMar w:top="1418" w:right="1416" w:bottom="1134" w:left="1985" w:header="720" w:footer="720" w:gutter="0"/>
          <w:cols w:space="720"/>
          <w:titlePg/>
        </w:sectPr>
      </w:pPr>
      <w:r w:rsidRPr="00721A18">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pPr>
      <w:bookmarkStart w:id="88" w:name="_Toc108480949"/>
      <w:r w:rsidRPr="00721A18">
        <w:lastRenderedPageBreak/>
        <w:t>Index</w:t>
      </w:r>
      <w:bookmarkEnd w:id="88"/>
    </w:p>
    <w:p w14:paraId="4AEB0C7C" w14:textId="77777777" w:rsidR="00824316" w:rsidRPr="00721A18" w:rsidRDefault="00284FA6">
      <w:pPr>
        <w:rPr>
          <w:noProof/>
        </w:rPr>
        <w:sectPr w:rsidR="00824316" w:rsidRPr="00721A18" w:rsidSect="00824316">
          <w:headerReference w:type="first" r:id="rId27"/>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Content>
        <w:p w14:paraId="1B8E612D" w14:textId="77777777" w:rsidR="00503FB0" w:rsidRDefault="00B32AE3" w:rsidP="00503FB0">
          <w:pPr>
            <w:pStyle w:val="CitaviBibliographyHeading"/>
          </w:pPr>
          <w:r>
            <w:fldChar w:fldCharType="begin"/>
          </w:r>
          <w:r>
            <w:instrText>ADDIN CitaviBibliography</w:instrText>
          </w:r>
          <w:r>
            <w:fldChar w:fldCharType="separate"/>
          </w:r>
          <w:r w:rsidR="00503FB0">
            <w:t>References</w:t>
          </w:r>
        </w:p>
        <w:p w14:paraId="3F600FC4" w14:textId="77777777" w:rsidR="00503FB0" w:rsidRDefault="00503FB0" w:rsidP="00503FB0">
          <w:pPr>
            <w:pStyle w:val="CitaviBibliographyEntry"/>
          </w:pPr>
          <w:bookmarkStart w:id="89" w:name="_CTVL001bf7be05068d34d3d83f8ebfe6e564de7"/>
          <w:r>
            <w:t>Aggarwal, C. C. (2016).</w:t>
          </w:r>
          <w:bookmarkEnd w:id="89"/>
          <w:r>
            <w:t xml:space="preserve"> </w:t>
          </w:r>
          <w:r w:rsidRPr="00503FB0">
            <w:rPr>
              <w:i/>
            </w:rPr>
            <w:t>Recommender Systems: The Textbook</w:t>
          </w:r>
          <w:r w:rsidRPr="00503FB0">
            <w:t xml:space="preserve">. Cham: Springer International Publishing. </w:t>
          </w:r>
        </w:p>
        <w:p w14:paraId="570F3634" w14:textId="77777777" w:rsidR="00503FB0" w:rsidRDefault="00503FB0" w:rsidP="00503FB0">
          <w:pPr>
            <w:pStyle w:val="CitaviBibliographyEntry"/>
          </w:pPr>
          <w:bookmarkStart w:id="90" w:name="_CTVL001ef9eb371e62945e8834e93cbf9af643e"/>
          <w:r>
            <w:t>Algorithmia.</w:t>
          </w:r>
          <w:bookmarkEnd w:id="90"/>
          <w:r>
            <w:t xml:space="preserve"> </w:t>
          </w:r>
          <w:r w:rsidRPr="00503FB0">
            <w:rPr>
              <w:i/>
            </w:rPr>
            <w:t>2020 state of enterprise machine learning</w:t>
          </w:r>
          <w:r w:rsidRPr="00503FB0">
            <w:t xml:space="preserve">. Retrieved from https://info.algorithmia.com/hubfs/2019/Whitepapers/The-State-of-Enterprise-ML-2020/Algorithmia_2020_State_of_Enterprise_ML.pdf </w:t>
          </w:r>
        </w:p>
        <w:p w14:paraId="7ADD7D35" w14:textId="77777777" w:rsidR="00503FB0" w:rsidRDefault="00503FB0" w:rsidP="00503FB0">
          <w:pPr>
            <w:pStyle w:val="CitaviBibliographyEntry"/>
          </w:pPr>
          <w:bookmarkStart w:id="91" w:name="_CTVL001919eee7a1c16499caea3e4511e683d97"/>
          <w:r>
            <w:t>Alla, S., &amp; Adari, S. K. (2021).</w:t>
          </w:r>
          <w:bookmarkEnd w:id="91"/>
          <w:r>
            <w:t xml:space="preserve"> </w:t>
          </w:r>
          <w:r w:rsidRPr="00503FB0">
            <w:rPr>
              <w:i/>
            </w:rPr>
            <w:t>Beginning MLOps with MLFlow</w:t>
          </w:r>
          <w:r w:rsidRPr="00503FB0">
            <w:t xml:space="preserve">. Springer. </w:t>
          </w:r>
        </w:p>
        <w:p w14:paraId="14DCA215" w14:textId="77777777" w:rsidR="00503FB0" w:rsidRDefault="00503FB0" w:rsidP="00503FB0">
          <w:pPr>
            <w:pStyle w:val="CitaviBibliographyEntry"/>
          </w:pPr>
          <w:bookmarkStart w:id="92" w:name="_CTVL001fd07bc3413044e978717eaf0067c54c7"/>
          <w:r>
            <w:t>Alyari, F., &amp; Jafari Navimipour, N. (2018). Recommender systems.</w:t>
          </w:r>
          <w:bookmarkEnd w:id="92"/>
          <w:r>
            <w:t xml:space="preserve"> </w:t>
          </w:r>
          <w:r w:rsidRPr="00503FB0">
            <w:rPr>
              <w:i/>
            </w:rPr>
            <w:t>Kybernetes</w:t>
          </w:r>
          <w:r w:rsidRPr="00503FB0">
            <w:t xml:space="preserve">, </w:t>
          </w:r>
          <w:r w:rsidRPr="00503FB0">
            <w:rPr>
              <w:i/>
            </w:rPr>
            <w:t>47</w:t>
          </w:r>
          <w:r w:rsidRPr="00503FB0">
            <w:t>(5), 985–1017. https://doi.org/10.1108/K-06-2017-0196</w:t>
          </w:r>
        </w:p>
        <w:p w14:paraId="1773FF0B" w14:textId="77777777" w:rsidR="00503FB0" w:rsidRDefault="00503FB0" w:rsidP="00503FB0">
          <w:pPr>
            <w:pStyle w:val="CitaviBibliographyEntry"/>
          </w:pPr>
          <w:bookmarkStart w:id="93" w:name="_CTVL001fd47c7fdc1ee495ab5f08ee97bc58ac8"/>
          <w:r>
            <w:t>Arrikto (n.d.). Arrikto Enterprise Kubeflow Documentation. Retrieved from https://docs.arrikto.com/</w:t>
          </w:r>
        </w:p>
        <w:p w14:paraId="4E3035E6" w14:textId="77777777" w:rsidR="00503FB0" w:rsidRDefault="00503FB0" w:rsidP="00503FB0">
          <w:pPr>
            <w:pStyle w:val="CitaviBibliographyEntry"/>
          </w:pPr>
          <w:bookmarkStart w:id="94" w:name="_CTVL001158273169e054b2daed4a28cb665123f"/>
          <w:bookmarkEnd w:id="93"/>
          <w:r>
            <w:t>Baena-Garcıa, M., Del Campo-Ávila, J., Fidalgo, R., Bifet, A., Gavalda, R., &amp; Morales-Bueno, R. (2006). Early drift detection method. In</w:t>
          </w:r>
          <w:bookmarkEnd w:id="94"/>
          <w:r>
            <w:t xml:space="preserve"> </w:t>
          </w:r>
          <w:r w:rsidRPr="00503FB0">
            <w:rPr>
              <w:i/>
            </w:rPr>
            <w:t>Fourth international workshop on knowledge discovery from data streams</w:t>
          </w:r>
          <w:r w:rsidRPr="00503FB0">
            <w:t>.</w:t>
          </w:r>
        </w:p>
        <w:p w14:paraId="697E5144" w14:textId="77777777" w:rsidR="00503FB0" w:rsidRDefault="00503FB0" w:rsidP="00503FB0">
          <w:pPr>
            <w:pStyle w:val="CitaviBibliographyEntry"/>
          </w:pPr>
          <w:bookmarkStart w:id="95" w:name="_CTVL001b684d2f5565d4f0aaf008928c14fa66d"/>
          <w:r>
            <w:t>Baker, T. (2019).</w:t>
          </w:r>
          <w:bookmarkEnd w:id="95"/>
          <w:r>
            <w:t xml:space="preserve"> </w:t>
          </w:r>
          <w:r w:rsidRPr="00503FB0">
            <w:rPr>
              <w:i/>
            </w:rPr>
            <w:t>Smarter Humans. Smarter Machines.</w:t>
          </w:r>
          <w:r w:rsidRPr="00503FB0">
            <w:t xml:space="preserve"> Retrieved from Refinitiv website: https://www.refinitiv.com/en/resources/special-report/refinitiv-2019-artificial-intelligence-machine-learning-global-study </w:t>
          </w:r>
        </w:p>
        <w:p w14:paraId="156EC43A" w14:textId="77777777" w:rsidR="00503FB0" w:rsidRDefault="00503FB0" w:rsidP="00503FB0">
          <w:pPr>
            <w:pStyle w:val="CitaviBibliographyEntry"/>
          </w:pPr>
          <w:bookmarkStart w:id="96"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96"/>
          <w:r>
            <w:t xml:space="preserve"> </w:t>
          </w:r>
          <w:r w:rsidRPr="00503FB0">
            <w:rPr>
              <w:i/>
            </w:rPr>
            <w:t xml:space="preserve">Proceedings of the 23rd ACM SIGKDD International Conference on Knowledge Discovery and Data Mining </w:t>
          </w:r>
          <w:r w:rsidRPr="00503FB0">
            <w:t>(pp. 1387–1395). New York, NY, USA: ACM. https://doi.org/10.1145/3097983.3098021</w:t>
          </w:r>
        </w:p>
        <w:p w14:paraId="4ECCEFAD" w14:textId="77777777" w:rsidR="00503FB0" w:rsidRDefault="00503FB0" w:rsidP="00503FB0">
          <w:pPr>
            <w:pStyle w:val="CitaviBibliographyEntry"/>
          </w:pPr>
          <w:bookmarkStart w:id="97" w:name="_CTVL001b47bf1972e3f414bbc935ff06fc7caec"/>
          <w:r>
            <w:t>Bennett, J., Lanning, S., &amp; others (2007). The netflix prize. In</w:t>
          </w:r>
          <w:bookmarkEnd w:id="97"/>
          <w:r>
            <w:t xml:space="preserve"> </w:t>
          </w:r>
          <w:r w:rsidRPr="00503FB0">
            <w:rPr>
              <w:i/>
            </w:rPr>
            <w:t xml:space="preserve">Proceedings of KDD cup and workshop. </w:t>
          </w:r>
          <w:r w:rsidRPr="00503FB0">
            <w:t>Symposium conducted at the meeting of Citeseer.</w:t>
          </w:r>
        </w:p>
        <w:p w14:paraId="49E8A8D2" w14:textId="77777777" w:rsidR="00503FB0" w:rsidRDefault="00503FB0" w:rsidP="00503FB0">
          <w:pPr>
            <w:pStyle w:val="CitaviBibliographyEntry"/>
          </w:pPr>
          <w:bookmarkStart w:id="98" w:name="_CTVL001c1e2e2b70b224eeea8b4f4e4a16d5d0e"/>
          <w:r>
            <w:t>Blondel, M., Fujino, A., Ueda, N., &amp; Ishihata, M. (2016, July 25).</w:t>
          </w:r>
          <w:bookmarkEnd w:id="98"/>
          <w:r>
            <w:t xml:space="preserve"> </w:t>
          </w:r>
          <w:r w:rsidRPr="00503FB0">
            <w:rPr>
              <w:i/>
            </w:rPr>
            <w:t>Higher-Order Factorization Machines</w:t>
          </w:r>
          <w:r w:rsidRPr="00503FB0">
            <w:t xml:space="preserve">. Retrieved from http://arxiv.org/pdf/1607.07195v2 </w:t>
          </w:r>
        </w:p>
        <w:p w14:paraId="30128114" w14:textId="77777777" w:rsidR="00503FB0" w:rsidRDefault="00503FB0" w:rsidP="00503FB0">
          <w:pPr>
            <w:pStyle w:val="CitaviBibliographyEntry"/>
          </w:pPr>
          <w:bookmarkStart w:id="99" w:name="_CTVL001a9002594473d43069e6dda4150413420"/>
          <w:r>
            <w:t>Blondel, M., Ishihata, M., Fujino, A., &amp; Ueda, N. (2016, July 29).</w:t>
          </w:r>
          <w:bookmarkEnd w:id="99"/>
          <w:r>
            <w:t xml:space="preserve"> </w:t>
          </w:r>
          <w:r w:rsidRPr="00503FB0">
            <w:rPr>
              <w:i/>
            </w:rPr>
            <w:t>Polynomial Networks and Factorization Machines: New Insights and Efficient Training Algorithms</w:t>
          </w:r>
          <w:r w:rsidRPr="00503FB0">
            <w:t xml:space="preserve">. Retrieved from http://arxiv.org/pdf/1607.08810v1 </w:t>
          </w:r>
        </w:p>
        <w:p w14:paraId="328DDCDC" w14:textId="77777777" w:rsidR="00503FB0" w:rsidRDefault="00503FB0" w:rsidP="00503FB0">
          <w:pPr>
            <w:pStyle w:val="CitaviBibliographyEntry"/>
          </w:pPr>
          <w:bookmarkStart w:id="100" w:name="_CTVL001fbc9ffd86716462b83884eb5f60782e7"/>
          <w:r>
            <w:t>Cai, L., &amp; Zhu, Y. (2015). The Challenges of Data Quality and Data Quality Assessment in the Big Data Era.</w:t>
          </w:r>
          <w:bookmarkEnd w:id="100"/>
          <w:r>
            <w:t xml:space="preserve"> </w:t>
          </w:r>
          <w:r w:rsidRPr="00503FB0">
            <w:rPr>
              <w:i/>
            </w:rPr>
            <w:t>Data Science Journal</w:t>
          </w:r>
          <w:r w:rsidRPr="00503FB0">
            <w:t xml:space="preserve">, </w:t>
          </w:r>
          <w:r w:rsidRPr="00503FB0">
            <w:rPr>
              <w:i/>
            </w:rPr>
            <w:t>14</w:t>
          </w:r>
          <w:r w:rsidRPr="00503FB0">
            <w:t>(0), 2. https://doi.org/10.5334/dsj-2015-002</w:t>
          </w:r>
        </w:p>
        <w:p w14:paraId="47AA1D54" w14:textId="77777777" w:rsidR="00503FB0" w:rsidRDefault="00503FB0" w:rsidP="00503FB0">
          <w:pPr>
            <w:pStyle w:val="CitaviBibliographyEntry"/>
          </w:pPr>
          <w:bookmarkStart w:id="101" w:name="_CTVL0012e1b3234f86f45b88caca3262c856813"/>
          <w:r>
            <w:t>Charniak, E. (2019).</w:t>
          </w:r>
          <w:bookmarkEnd w:id="101"/>
          <w:r>
            <w:t xml:space="preserve"> </w:t>
          </w:r>
          <w:r w:rsidRPr="00503FB0">
            <w:rPr>
              <w:i/>
            </w:rPr>
            <w:t>Introduction to Deep Learning</w:t>
          </w:r>
          <w:r w:rsidRPr="00503FB0">
            <w:t xml:space="preserve">. The MIT Press. </w:t>
          </w:r>
        </w:p>
        <w:p w14:paraId="31AAAAB1" w14:textId="77777777" w:rsidR="00503FB0" w:rsidRDefault="00503FB0" w:rsidP="00503FB0">
          <w:pPr>
            <w:pStyle w:val="CitaviBibliographyEntry"/>
          </w:pPr>
          <w:bookmarkStart w:id="102" w:name="_CTVL0019744b604bd6f4aab8cfb22955c063b01"/>
          <w:r>
            <w:t>Choy, G., Khalilzadeh, O., Michalski, M., Do, S., Samir, A. E., Pianykh, O. S., . . . Dreyer, K. J. (2018). Current Applications and Future Impact of Machine Learning in Radiology.</w:t>
          </w:r>
          <w:bookmarkEnd w:id="102"/>
          <w:r>
            <w:t xml:space="preserve"> </w:t>
          </w:r>
          <w:r w:rsidRPr="00503FB0">
            <w:rPr>
              <w:i/>
            </w:rPr>
            <w:t>Radiology</w:t>
          </w:r>
          <w:r w:rsidRPr="00503FB0">
            <w:t xml:space="preserve">, </w:t>
          </w:r>
          <w:r w:rsidRPr="00503FB0">
            <w:rPr>
              <w:i/>
            </w:rPr>
            <w:t>288</w:t>
          </w:r>
          <w:r w:rsidRPr="00503FB0">
            <w:t>(2), 318–328. https://doi.org/10.1148/radiol.2018171820</w:t>
          </w:r>
        </w:p>
        <w:p w14:paraId="445A03BB" w14:textId="77777777" w:rsidR="00503FB0" w:rsidRDefault="00503FB0" w:rsidP="00503FB0">
          <w:pPr>
            <w:pStyle w:val="CitaviBibliographyEntry"/>
          </w:pPr>
          <w:bookmarkStart w:id="103" w:name="_CTVL00197902646bc564eaaa19ebaba329abb2e"/>
          <w:r>
            <w:lastRenderedPageBreak/>
            <w:t>Chui, M., Hall, B., Singla, A., &amp; Sukharevsky, A. (2021, December 8).</w:t>
          </w:r>
          <w:bookmarkEnd w:id="103"/>
          <w:r>
            <w:t xml:space="preserve"> </w:t>
          </w:r>
          <w:r w:rsidRPr="00503FB0">
            <w:rPr>
              <w:i/>
            </w:rPr>
            <w:t>The state of AI in 2021</w:t>
          </w:r>
          <w:r w:rsidRPr="00503FB0">
            <w:t xml:space="preserve">. Retrieved from McKinsey website: https://www.mckinsey.com/business-functions/quantumblack/our-insights/global-survey-the-state-of-ai-in-2021 </w:t>
          </w:r>
        </w:p>
        <w:p w14:paraId="0EF2CD94" w14:textId="77777777" w:rsidR="00503FB0" w:rsidRDefault="00503FB0" w:rsidP="00503FB0">
          <w:pPr>
            <w:pStyle w:val="CitaviBibliographyEntry"/>
          </w:pPr>
          <w:bookmarkStart w:id="104" w:name="_CTVL00149778e4f4dd14bdcaf583e52ef68d592"/>
          <w:r>
            <w:t>Columbus, L. (2017, July 9). McKinsey's State Of Machine Learning And AI, 2017.</w:t>
          </w:r>
          <w:bookmarkEnd w:id="104"/>
          <w:r>
            <w:t xml:space="preserve"> </w:t>
          </w:r>
          <w:r w:rsidRPr="00503FB0">
            <w:rPr>
              <w:i/>
            </w:rPr>
            <w:t>Forbes</w:t>
          </w:r>
          <w:r w:rsidRPr="00503FB0">
            <w:t>. Retrieved from https://www.forbes.com/sites/louiscolumbus/2017/07/09/mckinseys-state-of-machine-learning-and-ai-2017/?sh=63414b1b75b6</w:t>
          </w:r>
        </w:p>
        <w:p w14:paraId="3C0F434F" w14:textId="77777777" w:rsidR="00503FB0" w:rsidRDefault="00503FB0" w:rsidP="00503FB0">
          <w:pPr>
            <w:pStyle w:val="CitaviBibliographyEntry"/>
          </w:pPr>
          <w:bookmarkStart w:id="105" w:name="_CTVL001c55ccbf27da94b1286e464e0afcaef5b"/>
          <w:r>
            <w:t>Covington, P., Adams, J., &amp; Sargin, E. (2016). Deep Neural Networks for YouTube Recommendations. In S. Sen, W. Geyer, J. Freyne, &amp; P. Castells (Eds.),</w:t>
          </w:r>
          <w:bookmarkEnd w:id="105"/>
          <w:r>
            <w:t xml:space="preserve"> </w:t>
          </w:r>
          <w:r w:rsidRPr="00503FB0">
            <w:rPr>
              <w:i/>
            </w:rPr>
            <w:t xml:space="preserve">Proceedings of the 10th ACM Conference on Recommender Systems </w:t>
          </w:r>
          <w:r w:rsidRPr="00503FB0">
            <w:t>(pp. 191–198). New York, NY, USA: ACM. https://doi.org/10.1145/2959100.2959190</w:t>
          </w:r>
        </w:p>
        <w:p w14:paraId="2F433193" w14:textId="77777777" w:rsidR="00503FB0" w:rsidRDefault="00503FB0" w:rsidP="00503FB0">
          <w:pPr>
            <w:pStyle w:val="CitaviBibliographyEntry"/>
          </w:pPr>
          <w:bookmarkStart w:id="106" w:name="_CTVL00150b0f86621224fbdba5efdb4653f2f67"/>
          <w:r>
            <w:t>Crowe, R. (2019). Why do I need metadata? (TensorFlow Extended). Retrieved from https://www.youtube.com/watch?v=cc1-eocgm1E</w:t>
          </w:r>
        </w:p>
        <w:p w14:paraId="3851FC3A" w14:textId="77777777" w:rsidR="00503FB0" w:rsidRDefault="00503FB0" w:rsidP="00503FB0">
          <w:pPr>
            <w:pStyle w:val="CitaviBibliographyEntry"/>
          </w:pPr>
          <w:bookmarkStart w:id="107" w:name="_CTVL001fb97b694f03d42c9a36caf595751ceb9"/>
          <w:bookmarkEnd w:id="106"/>
          <w:r>
            <w:t>Cunningham, W. (1993). The WyCash portfolio management system.</w:t>
          </w:r>
          <w:bookmarkEnd w:id="107"/>
          <w:r>
            <w:t xml:space="preserve"> </w:t>
          </w:r>
          <w:r w:rsidRPr="00503FB0">
            <w:rPr>
              <w:i/>
            </w:rPr>
            <w:t>ACM SIGPLAN OOPS Messenger</w:t>
          </w:r>
          <w:r w:rsidRPr="00503FB0">
            <w:t xml:space="preserve">, </w:t>
          </w:r>
          <w:r w:rsidRPr="00503FB0">
            <w:rPr>
              <w:i/>
            </w:rPr>
            <w:t>4</w:t>
          </w:r>
          <w:r w:rsidRPr="00503FB0">
            <w:t>(2), 29–30. https://doi.org/10.1145/157710.157715</w:t>
          </w:r>
        </w:p>
        <w:p w14:paraId="05785173" w14:textId="77777777" w:rsidR="00503FB0" w:rsidRDefault="00503FB0" w:rsidP="00503FB0">
          <w:pPr>
            <w:pStyle w:val="CitaviBibliographyEntry"/>
          </w:pPr>
          <w:bookmarkStart w:id="108" w:name="_CTVL001710c1204a13d463e8e62fbb832370a37"/>
          <w:r>
            <w:t>Dacrema, M. F., Boglio, S., Cremonesi, P., &amp; Jannach, D. (2021). A Troubling Analysis of Reproducibility and Progress in Recommender Systems Research.</w:t>
          </w:r>
          <w:bookmarkEnd w:id="108"/>
          <w:r>
            <w:t xml:space="preserve"> </w:t>
          </w:r>
          <w:r w:rsidRPr="00503FB0">
            <w:rPr>
              <w:i/>
            </w:rPr>
            <w:t>ACM Transactions on Information Systems</w:t>
          </w:r>
          <w:r w:rsidRPr="00503FB0">
            <w:t xml:space="preserve">, </w:t>
          </w:r>
          <w:r w:rsidRPr="00503FB0">
            <w:rPr>
              <w:i/>
            </w:rPr>
            <w:t>39</w:t>
          </w:r>
          <w:r w:rsidRPr="00503FB0">
            <w:t>(2), 1–49. https://doi.org/10.1145/3434185</w:t>
          </w:r>
        </w:p>
        <w:p w14:paraId="0CF57D84" w14:textId="77777777" w:rsidR="00503FB0" w:rsidRDefault="00503FB0" w:rsidP="00503FB0">
          <w:pPr>
            <w:pStyle w:val="CitaviBibliographyEntry"/>
          </w:pPr>
          <w:bookmarkStart w:id="109" w:name="_CTVL001830c1a9ca9254f63871238fb355a70ed"/>
          <w:r>
            <w:t>Databricks (2018). MLflow Documentation. Retrieved from https://mlflow.org/docs/latest/index.html</w:t>
          </w:r>
        </w:p>
        <w:p w14:paraId="3D7B1286" w14:textId="77777777" w:rsidR="00503FB0" w:rsidRDefault="00503FB0" w:rsidP="00503FB0">
          <w:pPr>
            <w:pStyle w:val="CitaviBibliographyEntry"/>
          </w:pPr>
          <w:bookmarkStart w:id="110" w:name="_CTVL00179925f646bbf4c4bba88881ae61c4bc5"/>
          <w:bookmarkEnd w:id="109"/>
          <w:r>
            <w:t>Denis Baylor, Kevin Haas, Konstantinos Katsiapis, Sammy Leong, Rose Liu, Clemens Menwald, . . . Martin Zinkevich (2019). Continuous Training for Production ML in the TensorFlow Extended (TFX) Platform. In</w:t>
          </w:r>
          <w:bookmarkEnd w:id="110"/>
          <w:r>
            <w:t xml:space="preserve"> </w:t>
          </w:r>
          <w:r w:rsidRPr="00503FB0">
            <w:rPr>
              <w:i/>
            </w:rPr>
            <w:t xml:space="preserve">2019 USENIX Conference on Operational Machine Learning (OpML 19) </w:t>
          </w:r>
          <w:r w:rsidRPr="00503FB0">
            <w:t>(pp. 51–53). Santa Clara, CA: USENIX Association. Retrieved from https://www.usenix.org/conference/opml19/presentation/baylor</w:t>
          </w:r>
        </w:p>
        <w:p w14:paraId="7D2FAB32" w14:textId="77777777" w:rsidR="00503FB0" w:rsidRDefault="00503FB0" w:rsidP="00503FB0">
          <w:pPr>
            <w:pStyle w:val="CitaviBibliographyEntry"/>
          </w:pPr>
          <w:bookmarkStart w:id="111" w:name="_CTVL001e10d663035094d0dabe93aea4a76aa1d"/>
          <w:r>
            <w:t>Feng Gu, Zhang, G., Jie Lu, &amp; Chin-Teng Lin (2016). Concept drift detection based on equal density estimation. In</w:t>
          </w:r>
          <w:bookmarkEnd w:id="111"/>
          <w:r>
            <w:t xml:space="preserve"> </w:t>
          </w:r>
          <w:r w:rsidRPr="00503FB0">
            <w:rPr>
              <w:i/>
            </w:rPr>
            <w:t>2016 International Joint Conference on Neural Networks (IJCNN)</w:t>
          </w:r>
          <w:r w:rsidRPr="00503FB0">
            <w:t>.</w:t>
          </w:r>
        </w:p>
        <w:p w14:paraId="6CD145D3" w14:textId="77777777" w:rsidR="00503FB0" w:rsidRDefault="00503FB0" w:rsidP="00503FB0">
          <w:pPr>
            <w:pStyle w:val="CitaviBibliographyEntry"/>
          </w:pPr>
          <w:bookmarkStart w:id="112" w:name="_CTVL0018cc7b0b1d1c040be8955aa26dfb58238"/>
          <w:r>
            <w:t>Fernández-Tobias, I., Cantador, I., Kaminskas, M., &amp; Ricci, F. (2012). Cross-domain recommender systems: A survey of the state of the art. In</w:t>
          </w:r>
          <w:bookmarkEnd w:id="112"/>
          <w:r>
            <w:t xml:space="preserve"> </w:t>
          </w:r>
          <w:r w:rsidRPr="00503FB0">
            <w:rPr>
              <w:i/>
            </w:rPr>
            <w:t xml:space="preserve">Spanish conference on information retrieval. </w:t>
          </w:r>
          <w:r w:rsidRPr="00503FB0">
            <w:t>Symposium conducted at the meeting of sn.</w:t>
          </w:r>
        </w:p>
        <w:p w14:paraId="40485F79" w14:textId="77777777" w:rsidR="00503FB0" w:rsidRDefault="00503FB0" w:rsidP="00503FB0">
          <w:pPr>
            <w:pStyle w:val="CitaviBibliographyEntry"/>
          </w:pPr>
          <w:bookmarkStart w:id="113" w:name="_CTVL00178465058005b469e9e9c92c9b56f4926"/>
          <w:r>
            <w:t>Fleder, D. M., &amp; Hosanagar, K. (2007). Recommender systems and their impact on sales diversity. In J. MacKie-Mason, D. Parkes, &amp; P. Resnick (Eds.),</w:t>
          </w:r>
          <w:bookmarkEnd w:id="113"/>
          <w:r>
            <w:t xml:space="preserve"> </w:t>
          </w:r>
          <w:r w:rsidRPr="00503FB0">
            <w:rPr>
              <w:i/>
            </w:rPr>
            <w:t xml:space="preserve">Proceedings of the 8th ACM conference on Electronic commerce - EC '07 </w:t>
          </w:r>
          <w:r w:rsidRPr="00503FB0">
            <w:t>(p. 192). New York, New York, USA: ACM Press. https://doi.org/10.1145/1250910.1250939</w:t>
          </w:r>
        </w:p>
        <w:p w14:paraId="022FEB63" w14:textId="77777777" w:rsidR="00503FB0" w:rsidRDefault="00503FB0" w:rsidP="00503FB0">
          <w:pPr>
            <w:pStyle w:val="CitaviBibliographyEntry"/>
          </w:pPr>
          <w:bookmarkStart w:id="114" w:name="_CTVL001763ac34e606e4d8c8770aa0a38822775"/>
          <w:r>
            <w:t>Fowler, M. (2019).</w:t>
          </w:r>
          <w:bookmarkEnd w:id="114"/>
          <w:r>
            <w:t xml:space="preserve"> </w:t>
          </w:r>
          <w:r w:rsidRPr="00503FB0">
            <w:rPr>
              <w:i/>
            </w:rPr>
            <w:t xml:space="preserve">Refactoring: Improving the design of existing code </w:t>
          </w:r>
          <w:r w:rsidRPr="00503FB0">
            <w:t xml:space="preserve">(Second edition). </w:t>
          </w:r>
          <w:r w:rsidRPr="00503FB0">
            <w:rPr>
              <w:i/>
            </w:rPr>
            <w:t>Addison-Wesley signature series</w:t>
          </w:r>
          <w:r w:rsidRPr="00503FB0">
            <w:t xml:space="preserve">. Boston: Addison-Wesley. </w:t>
          </w:r>
        </w:p>
        <w:p w14:paraId="303AE9C9" w14:textId="77777777" w:rsidR="00503FB0" w:rsidRDefault="00503FB0" w:rsidP="00503FB0">
          <w:pPr>
            <w:pStyle w:val="CitaviBibliographyEntry"/>
          </w:pPr>
          <w:bookmarkStart w:id="115" w:name="_CTVL001b0fb2471a881445c8dc036c62001ecb9"/>
          <w:r>
            <w:t xml:space="preserve">Gama, J. [João], Medas, P., Castillo, G., &amp; Rodrigues, P. (2004). Learning with Drift Detection. In D. Hutchison, T. Kanade, J. Kittler, J. M. Kleinberg, F. Mattern, J. C. </w:t>
          </w:r>
          <w:r>
            <w:lastRenderedPageBreak/>
            <w:t>Mitchell, . . . S. Labidi (Eds.),</w:t>
          </w:r>
          <w:bookmarkEnd w:id="115"/>
          <w:r>
            <w:t xml:space="preserve"> </w:t>
          </w:r>
          <w:r w:rsidRPr="00503FB0">
            <w:rPr>
              <w:i/>
            </w:rPr>
            <w:t xml:space="preserve">Lecture Notes in Computer Science. Advances in Artificial Intelligence – SBIA 2004 </w:t>
          </w:r>
          <w:r w:rsidRPr="00503FB0">
            <w:t>(Vol. 3171, pp. 286–295). Berlin, Heidelberg: Springer Berlin Heidelberg. https://doi.org/10.1007/978-3-540-28645-5_29</w:t>
          </w:r>
        </w:p>
        <w:p w14:paraId="29D3F4F3" w14:textId="77777777" w:rsidR="00503FB0" w:rsidRDefault="00503FB0" w:rsidP="00503FB0">
          <w:pPr>
            <w:pStyle w:val="CitaviBibliographyEntry"/>
          </w:pPr>
          <w:bookmarkStart w:id="116" w:name="_CTVL001d690626a0d1d4171a217966ba82f96eb"/>
          <w:r>
            <w:t>Gama, J. [João], Žliobaitė, I., Bifet, A., Pechenizkiy, M., &amp; Bouchachia, A. (2014). A survey on concept drift adaptation.</w:t>
          </w:r>
          <w:bookmarkEnd w:id="116"/>
          <w:r>
            <w:t xml:space="preserve"> </w:t>
          </w:r>
          <w:r w:rsidRPr="00503FB0">
            <w:rPr>
              <w:i/>
            </w:rPr>
            <w:t>ACM Computing Surveys</w:t>
          </w:r>
          <w:r w:rsidRPr="00503FB0">
            <w:t xml:space="preserve">, </w:t>
          </w:r>
          <w:r w:rsidRPr="00503FB0">
            <w:rPr>
              <w:i/>
            </w:rPr>
            <w:t>46</w:t>
          </w:r>
          <w:r w:rsidRPr="00503FB0">
            <w:t>(4), 1–37. https://doi.org/10.1145/2523813</w:t>
          </w:r>
        </w:p>
        <w:p w14:paraId="59A2A815" w14:textId="77777777" w:rsidR="00503FB0" w:rsidRDefault="00503FB0" w:rsidP="00503FB0">
          <w:pPr>
            <w:pStyle w:val="CitaviBibliographyEntry"/>
          </w:pPr>
          <w:bookmarkStart w:id="117" w:name="_CTVL001c3b9079eba754490bd2aaf2143422945"/>
          <w:r>
            <w:t>Garousi, V., Petersen, K., &amp; Ozkan, B. (2016). Challenges and best practices in industry-academia collaborations in software engineering: A systematic literature review.</w:t>
          </w:r>
          <w:bookmarkEnd w:id="117"/>
          <w:r>
            <w:t xml:space="preserve"> </w:t>
          </w:r>
          <w:r w:rsidRPr="00503FB0">
            <w:rPr>
              <w:i/>
            </w:rPr>
            <w:t>Information and Software Technology</w:t>
          </w:r>
          <w:r w:rsidRPr="00503FB0">
            <w:t xml:space="preserve">, </w:t>
          </w:r>
          <w:r w:rsidRPr="00503FB0">
            <w:rPr>
              <w:i/>
            </w:rPr>
            <w:t>79</w:t>
          </w:r>
          <w:r w:rsidRPr="00503FB0">
            <w:t>, 106–127. https://doi.org/10.1016/j.infsof.2016.07.006</w:t>
          </w:r>
        </w:p>
        <w:p w14:paraId="0414BC7B" w14:textId="77777777" w:rsidR="00503FB0" w:rsidRDefault="00503FB0" w:rsidP="00503FB0">
          <w:pPr>
            <w:pStyle w:val="CitaviBibliographyEntry"/>
          </w:pPr>
          <w:bookmarkStart w:id="118" w:name="_CTVL0018d4fed8a98654daeb3548ca922cf243c"/>
          <w:r>
            <w:t>GOODFELLOW, I., BENGIO, Y., &amp; COURVILLE, A. (2016).</w:t>
          </w:r>
          <w:bookmarkEnd w:id="118"/>
          <w:r>
            <w:t xml:space="preserve"> </w:t>
          </w:r>
          <w:r w:rsidRPr="00503FB0">
            <w:rPr>
              <w:i/>
            </w:rPr>
            <w:t>Deep learning</w:t>
          </w:r>
          <w:r w:rsidRPr="00503FB0">
            <w:t xml:space="preserve">. </w:t>
          </w:r>
          <w:r w:rsidRPr="00503FB0">
            <w:rPr>
              <w:i/>
            </w:rPr>
            <w:t>Adaptive computation and machine learning series</w:t>
          </w:r>
          <w:r w:rsidRPr="00503FB0">
            <w:t xml:space="preserve">. Cambridge, Massachusetts, London: MIT Press. </w:t>
          </w:r>
        </w:p>
        <w:p w14:paraId="37E4AE4E" w14:textId="77777777" w:rsidR="00503FB0" w:rsidRDefault="00503FB0" w:rsidP="00503FB0">
          <w:pPr>
            <w:pStyle w:val="CitaviBibliographyEntry"/>
          </w:pPr>
          <w:bookmarkStart w:id="119" w:name="_CTVL0011990eb52702640a18329744adeb86831"/>
          <w:r>
            <w:t>Google LLC. TFRS Releases. Retrieved from https://github.com/tensorflow/recommenders/releases?page=2</w:t>
          </w:r>
        </w:p>
        <w:p w14:paraId="76459B51" w14:textId="77777777" w:rsidR="00503FB0" w:rsidRDefault="00503FB0" w:rsidP="00503FB0">
          <w:pPr>
            <w:pStyle w:val="CitaviBibliographyEntry"/>
          </w:pPr>
          <w:bookmarkStart w:id="120" w:name="_CTVL001a3fedc94349543e1aabaee1c8b8fb527"/>
          <w:bookmarkEnd w:id="119"/>
          <w:r>
            <w:t>Google LLC. TFX Releases. Retrieved from https://github.com/tensorflow/tfx/releases?page=8</w:t>
          </w:r>
        </w:p>
        <w:p w14:paraId="3C365FDB" w14:textId="77777777" w:rsidR="00503FB0" w:rsidRDefault="00503FB0" w:rsidP="00503FB0">
          <w:pPr>
            <w:pStyle w:val="CitaviBibliographyEntry"/>
          </w:pPr>
          <w:bookmarkStart w:id="121" w:name="_CTVL00153595849bbbb4ea78a8943ce924df1e3"/>
          <w:bookmarkEnd w:id="120"/>
          <w:r>
            <w:t>Google LLC (2019a). TFX: TensorFlow Extended (TFX) is an end-to-end platform for deploying production ML pipelines. Retrieved from https://www.tensorflow.org/tfx</w:t>
          </w:r>
        </w:p>
        <w:p w14:paraId="047587CE" w14:textId="77777777" w:rsidR="00503FB0" w:rsidRDefault="00503FB0" w:rsidP="00503FB0">
          <w:pPr>
            <w:pStyle w:val="CitaviBibliographyEntry"/>
          </w:pPr>
          <w:bookmarkStart w:id="122" w:name="_CTVL001d3cdcd950e2a49329c21cbd53479d962"/>
          <w:bookmarkEnd w:id="121"/>
          <w:r>
            <w:t>Google LLC (2019b). The TFX User Guide. Retrieved from https://www.tensorflow.org/tfx/guide</w:t>
          </w:r>
        </w:p>
        <w:p w14:paraId="04F305DF" w14:textId="77777777" w:rsidR="00503FB0" w:rsidRDefault="00503FB0" w:rsidP="00503FB0">
          <w:pPr>
            <w:pStyle w:val="CitaviBibliographyEntry"/>
          </w:pPr>
          <w:bookmarkStart w:id="123" w:name="_CTVL001d2f8e608cbb643dd8ea8382e0466bfcb"/>
          <w:bookmarkEnd w:id="122"/>
          <w:r>
            <w:t>Google LLC (2020a). MLOps: Continuous delivery and automation pipelines in machine learning.</w:t>
          </w:r>
        </w:p>
        <w:p w14:paraId="095CABFC" w14:textId="77777777" w:rsidR="00503FB0" w:rsidRDefault="00503FB0" w:rsidP="00503FB0">
          <w:pPr>
            <w:pStyle w:val="CitaviBibliographyEntry"/>
          </w:pPr>
          <w:bookmarkStart w:id="124" w:name="_CTVL0010c5fefc6e3a049d0a273fe3903075504"/>
          <w:bookmarkEnd w:id="123"/>
          <w:r>
            <w:t>Google LLC (2020b). Retrieval. Retrieved from https://developers.google.com/machine-learning/recommendation/dnn/retrieval</w:t>
          </w:r>
        </w:p>
        <w:p w14:paraId="7938983F" w14:textId="77777777" w:rsidR="00503FB0" w:rsidRDefault="00503FB0" w:rsidP="00503FB0">
          <w:pPr>
            <w:pStyle w:val="CitaviBibliographyEntry"/>
          </w:pPr>
          <w:bookmarkStart w:id="125" w:name="_CTVL001694dd77899d64e07981f6b154f32e0a2"/>
          <w:bookmarkEnd w:id="124"/>
          <w:r>
            <w:t>Google LLC (2020c, February 11). Scoring. Retrieved from https://developers.google.com/machine-learning/recommendation/dnn/scoring</w:t>
          </w:r>
        </w:p>
        <w:p w14:paraId="1F10BB1D" w14:textId="77777777" w:rsidR="00503FB0" w:rsidRDefault="00503FB0" w:rsidP="00503FB0">
          <w:pPr>
            <w:pStyle w:val="CitaviBibliographyEntry"/>
          </w:pPr>
          <w:bookmarkStart w:id="126" w:name="_CTVL001881c7646beae441ba2aedcf0fc087258"/>
          <w:bookmarkEnd w:id="125"/>
          <w:r>
            <w:t>Google LLC (2021). Collaborative Filtering. Retrieved from https://developers.google.com/machine-learning/recommendation/collaborative/basics</w:t>
          </w:r>
        </w:p>
        <w:p w14:paraId="731D5DC6" w14:textId="77777777" w:rsidR="00503FB0" w:rsidRDefault="00503FB0" w:rsidP="00503FB0">
          <w:pPr>
            <w:pStyle w:val="CitaviBibliographyEntry"/>
          </w:pPr>
          <w:bookmarkStart w:id="127" w:name="_CTVL00166b3fcf554834f10a86ad93e3792bcdc"/>
          <w:bookmarkEnd w:id="126"/>
          <w:r>
            <w:t>Google LLC (2022). Using TensorFlow Recommenders with TFX. Retrieved from https://www.tensorflow.org/recommenders/examples/ranking_tfx</w:t>
          </w:r>
        </w:p>
        <w:p w14:paraId="62F5B7EB" w14:textId="77777777" w:rsidR="00503FB0" w:rsidRDefault="00503FB0" w:rsidP="00503FB0">
          <w:pPr>
            <w:pStyle w:val="CitaviBibliographyEntry"/>
          </w:pPr>
          <w:bookmarkStart w:id="128" w:name="_CTVL001ee58a99f79544237b9479ca65c2aa2ea"/>
          <w:bookmarkEnd w:id="127"/>
          <w:r>
            <w:t>Greenberg, D., Taylor, C., Ivchenko, D., Liu, X., &amp; Sudarshan, A. (2022). Introducing TorchRec, a library for modern production recommendation systems. Retrieved from https://pytorch.org/blog/introducing-torchrec/</w:t>
          </w:r>
        </w:p>
        <w:p w14:paraId="1DE36C4F" w14:textId="77777777" w:rsidR="00503FB0" w:rsidRDefault="00503FB0" w:rsidP="00503FB0">
          <w:pPr>
            <w:pStyle w:val="CitaviBibliographyEntry"/>
          </w:pPr>
          <w:bookmarkStart w:id="129" w:name="_CTVL001f2155f36e9a14ae9b7128f794429b9c9"/>
          <w:bookmarkEnd w:id="128"/>
          <w:r>
            <w:t>GroupLens (n.d.). Index of /datasets/movielens. Retrieved from https://files.grouplens.org/datasets/movielens/</w:t>
          </w:r>
        </w:p>
        <w:p w14:paraId="6426BB87" w14:textId="77777777" w:rsidR="00503FB0" w:rsidRDefault="00503FB0" w:rsidP="00503FB0">
          <w:pPr>
            <w:pStyle w:val="CitaviBibliographyEntry"/>
          </w:pPr>
          <w:bookmarkStart w:id="130" w:name="_CTVL001f1232ab5da244beab53e817bc0746eef"/>
          <w:bookmarkEnd w:id="129"/>
          <w:r>
            <w:t>Gurney, K. (2014).</w:t>
          </w:r>
          <w:bookmarkEnd w:id="130"/>
          <w:r>
            <w:t xml:space="preserve"> </w:t>
          </w:r>
          <w:r w:rsidRPr="00503FB0">
            <w:rPr>
              <w:i/>
            </w:rPr>
            <w:t>An Introduction to Neural Networks</w:t>
          </w:r>
          <w:r w:rsidRPr="00503FB0">
            <w:t xml:space="preserve">. Hoboken: CRC Press. </w:t>
          </w:r>
        </w:p>
        <w:p w14:paraId="05EA928B" w14:textId="77777777" w:rsidR="00503FB0" w:rsidRDefault="00503FB0" w:rsidP="00503FB0">
          <w:pPr>
            <w:pStyle w:val="CitaviBibliographyEntry"/>
          </w:pPr>
          <w:bookmarkStart w:id="131" w:name="_CTVL0010b9917081b69417498147edab6f32c00"/>
          <w:r>
            <w:lastRenderedPageBreak/>
            <w:t>Hanin, B. (2019). Universal Function Approximation by Deep Neural Nets with Bounded Width and ReLU Activations.</w:t>
          </w:r>
          <w:bookmarkEnd w:id="131"/>
          <w:r>
            <w:t xml:space="preserve"> </w:t>
          </w:r>
          <w:r w:rsidRPr="00503FB0">
            <w:rPr>
              <w:i/>
            </w:rPr>
            <w:t>Mathematics</w:t>
          </w:r>
          <w:r w:rsidRPr="00503FB0">
            <w:t xml:space="preserve">, </w:t>
          </w:r>
          <w:r w:rsidRPr="00503FB0">
            <w:rPr>
              <w:i/>
            </w:rPr>
            <w:t>7</w:t>
          </w:r>
          <w:r w:rsidRPr="00503FB0">
            <w:t>(10), 992. https://doi.org/10.3390/math7100992</w:t>
          </w:r>
        </w:p>
        <w:p w14:paraId="4A3C5F47" w14:textId="77777777" w:rsidR="00503FB0" w:rsidRDefault="00503FB0" w:rsidP="00503FB0">
          <w:pPr>
            <w:pStyle w:val="CitaviBibliographyEntry"/>
          </w:pPr>
          <w:bookmarkStart w:id="132" w:name="_CTVL00136b8502ded834304baa155db44b47126"/>
          <w:r>
            <w:t>Harper, F. M., &amp; Konstan, J. A. (2016). The MovieLens Datasets.</w:t>
          </w:r>
          <w:bookmarkEnd w:id="132"/>
          <w:r>
            <w:t xml:space="preserve"> </w:t>
          </w:r>
          <w:r w:rsidRPr="00503FB0">
            <w:rPr>
              <w:i/>
            </w:rPr>
            <w:t>ACM Transactions on Interactive Intelligent Systems</w:t>
          </w:r>
          <w:r w:rsidRPr="00503FB0">
            <w:t xml:space="preserve">, </w:t>
          </w:r>
          <w:r w:rsidRPr="00503FB0">
            <w:rPr>
              <w:i/>
            </w:rPr>
            <w:t>5</w:t>
          </w:r>
          <w:r w:rsidRPr="00503FB0">
            <w:t>(4), 1–19. https://doi.org/10.1145/2827872</w:t>
          </w:r>
        </w:p>
        <w:p w14:paraId="6E01D813" w14:textId="77777777" w:rsidR="00503FB0" w:rsidRDefault="00503FB0" w:rsidP="00503FB0">
          <w:pPr>
            <w:pStyle w:val="CitaviBibliographyEntry"/>
          </w:pPr>
          <w:bookmarkStart w:id="133" w:name="_CTVL001cbf109a3b5f343beb3a89a206939a584"/>
          <w:r>
            <w:t>Heaton, J. (2012).</w:t>
          </w:r>
          <w:bookmarkEnd w:id="133"/>
          <w:r>
            <w:t xml:space="preserve"> </w:t>
          </w:r>
          <w:r w:rsidRPr="00503FB0">
            <w:rPr>
              <w:i/>
            </w:rPr>
            <w:t>Introduction to the Math of Neural Networks</w:t>
          </w:r>
          <w:r w:rsidRPr="00503FB0">
            <w:t xml:space="preserve">. Heaton Research. </w:t>
          </w:r>
        </w:p>
        <w:p w14:paraId="30179F18" w14:textId="77777777" w:rsidR="00503FB0" w:rsidRDefault="00503FB0" w:rsidP="00503FB0">
          <w:pPr>
            <w:pStyle w:val="CitaviBibliographyEntry"/>
          </w:pPr>
          <w:bookmarkStart w:id="134" w:name="_CTVL00116f72f7f5a45430ba4f2c0e106b99ae4"/>
          <w:r>
            <w:t>Heemstra, F. J. (1992). Software cost estimation.</w:t>
          </w:r>
          <w:bookmarkEnd w:id="134"/>
          <w:r>
            <w:t xml:space="preserve"> </w:t>
          </w:r>
          <w:r w:rsidRPr="00503FB0">
            <w:rPr>
              <w:i/>
            </w:rPr>
            <w:t>Information and Software Technology</w:t>
          </w:r>
          <w:r w:rsidRPr="00503FB0">
            <w:t xml:space="preserve">, </w:t>
          </w:r>
          <w:r w:rsidRPr="00503FB0">
            <w:rPr>
              <w:i/>
            </w:rPr>
            <w:t>34</w:t>
          </w:r>
          <w:r w:rsidRPr="00503FB0">
            <w:t>(10), 627–639. https://doi.org/10.1016/0950-5849(92)90068-Z</w:t>
          </w:r>
        </w:p>
        <w:p w14:paraId="7F88FA50" w14:textId="77777777" w:rsidR="00503FB0" w:rsidRDefault="00503FB0" w:rsidP="00503FB0">
          <w:pPr>
            <w:pStyle w:val="CitaviBibliographyEntry"/>
          </w:pPr>
          <w:bookmarkStart w:id="135" w:name="_CTVL0010daafa33d72a4042bead89db40d7ec70"/>
          <w:r>
            <w:t>Hevner, March, Park, &amp; Ram (2004). Design Science in Information Systems Research.</w:t>
          </w:r>
          <w:bookmarkEnd w:id="135"/>
          <w:r>
            <w:t xml:space="preserve"> </w:t>
          </w:r>
          <w:r w:rsidRPr="00503FB0">
            <w:rPr>
              <w:i/>
            </w:rPr>
            <w:t>MIS Quarterly</w:t>
          </w:r>
          <w:r w:rsidRPr="00503FB0">
            <w:t xml:space="preserve">, </w:t>
          </w:r>
          <w:r w:rsidRPr="00503FB0">
            <w:rPr>
              <w:i/>
            </w:rPr>
            <w:t>28</w:t>
          </w:r>
          <w:r w:rsidRPr="00503FB0">
            <w:t>(1), 75. https://doi.org/10.2307/25148625</w:t>
          </w:r>
        </w:p>
        <w:p w14:paraId="30B1E3A5" w14:textId="77777777" w:rsidR="00503FB0" w:rsidRDefault="00503FB0" w:rsidP="00503FB0">
          <w:pPr>
            <w:pStyle w:val="CitaviBibliographyEntry"/>
          </w:pPr>
          <w:bookmarkStart w:id="136" w:name="_CTVL0017cad381a320f42cba9baf9c17761c6c5"/>
          <w:r>
            <w:t>Hevner, A. (2007). A Three Cycle View of Design Science Research.</w:t>
          </w:r>
          <w:bookmarkEnd w:id="136"/>
          <w:r>
            <w:t xml:space="preserve"> </w:t>
          </w:r>
          <w:r w:rsidRPr="00503FB0">
            <w:rPr>
              <w:i/>
            </w:rPr>
            <w:t>Scandinavian Journal of Information Systems</w:t>
          </w:r>
          <w:r w:rsidRPr="00503FB0">
            <w:t xml:space="preserve">, </w:t>
          </w:r>
          <w:r w:rsidRPr="00503FB0">
            <w:rPr>
              <w:i/>
            </w:rPr>
            <w:t>19</w:t>
          </w:r>
          <w:r w:rsidRPr="00503FB0">
            <w:t>.</w:t>
          </w:r>
        </w:p>
        <w:p w14:paraId="2163E46C" w14:textId="77777777" w:rsidR="00503FB0" w:rsidRDefault="00503FB0" w:rsidP="00503FB0">
          <w:pPr>
            <w:pStyle w:val="CitaviBibliographyEntry"/>
          </w:pPr>
          <w:bookmarkStart w:id="137" w:name="_CTVL00110b37f8f93e242b18b6a9f2679d528d6"/>
          <w:r>
            <w:t>Hevner, A., &amp; Chatterjee, S. (Eds.) (2010).</w:t>
          </w:r>
          <w:bookmarkEnd w:id="137"/>
          <w:r>
            <w:t xml:space="preserve"> </w:t>
          </w:r>
          <w:r w:rsidRPr="00503FB0">
            <w:rPr>
              <w:i/>
            </w:rPr>
            <w:t>Integrated Series in Information Systems</w:t>
          </w:r>
          <w:r w:rsidRPr="00503FB0">
            <w:t xml:space="preserve">. </w:t>
          </w:r>
          <w:r w:rsidRPr="00503FB0">
            <w:rPr>
              <w:i/>
            </w:rPr>
            <w:t>Design Research in Information Systems</w:t>
          </w:r>
          <w:r w:rsidRPr="00503FB0">
            <w:t>. Boston, MA: Springer US. https://doi.org/10.1007/978-1-4419-5653-8</w:t>
          </w:r>
        </w:p>
        <w:p w14:paraId="7D113E5D" w14:textId="77777777" w:rsidR="00503FB0" w:rsidRDefault="00503FB0" w:rsidP="00503FB0">
          <w:pPr>
            <w:pStyle w:val="CitaviBibliographyEntry"/>
          </w:pPr>
          <w:bookmarkStart w:id="138" w:name="_CTVL0010e9ec149535d4289a0b8d4561bb086da"/>
          <w:r>
            <w:t>Hinton, G. E., Srivastava, N., Krizhevsky, A., Sutskever, I., &amp; Salakhutdinov, R. R. (2012, July 3).</w:t>
          </w:r>
          <w:bookmarkEnd w:id="138"/>
          <w:r>
            <w:t xml:space="preserve"> </w:t>
          </w:r>
          <w:r w:rsidRPr="00503FB0">
            <w:rPr>
              <w:i/>
            </w:rPr>
            <w:t>Improving neural networks by preventing co-adaptation of feature detectors</w:t>
          </w:r>
          <w:r w:rsidRPr="00503FB0">
            <w:t xml:space="preserve">. Retrieved from http://arxiv.org/pdf/1207.0580v1 </w:t>
          </w:r>
        </w:p>
        <w:p w14:paraId="56C4BC25" w14:textId="77777777" w:rsidR="00503FB0" w:rsidRDefault="00503FB0" w:rsidP="00503FB0">
          <w:pPr>
            <w:pStyle w:val="CitaviBibliographyEntry"/>
          </w:pPr>
          <w:bookmarkStart w:id="139" w:name="_CTVL00193be1fd5b33945d7a9e331c0c218d643"/>
          <w:r>
            <w:t>Huang, T., She, Q., Wang, Z., &amp; Zhang, J. [Junlin] (2020, July 6).</w:t>
          </w:r>
          <w:bookmarkEnd w:id="139"/>
          <w:r>
            <w:t xml:space="preserve"> </w:t>
          </w:r>
          <w:r w:rsidRPr="00503FB0">
            <w:rPr>
              <w:i/>
            </w:rPr>
            <w:t>GateNet: Gating-Enhanced Deep Network for Click-Through Rate Prediction</w:t>
          </w:r>
          <w:r w:rsidRPr="00503FB0">
            <w:t xml:space="preserve">. Retrieved from http://arxiv.org/pdf/2007.03519v1 </w:t>
          </w:r>
        </w:p>
        <w:p w14:paraId="3C4A3A29" w14:textId="77777777" w:rsidR="00503FB0" w:rsidRDefault="00503FB0" w:rsidP="00503FB0">
          <w:pPr>
            <w:pStyle w:val="CitaviBibliographyEntry"/>
          </w:pPr>
          <w:bookmarkStart w:id="140" w:name="_CTVL00176a6665db2704d7b9b5282a79f014646"/>
          <w:r>
            <w:t>IMDb (2022). IMDb frontpage.</w:t>
          </w:r>
        </w:p>
        <w:p w14:paraId="2EE997B3" w14:textId="77777777" w:rsidR="00503FB0" w:rsidRDefault="00503FB0" w:rsidP="00503FB0">
          <w:pPr>
            <w:pStyle w:val="CitaviBibliographyEntry"/>
          </w:pPr>
          <w:bookmarkStart w:id="141" w:name="_CTVL001886f89abbbba4a8289f0aec45fbb70ac"/>
          <w:bookmarkEnd w:id="140"/>
          <w:r>
            <w:t>International Air Transport Association (2022).</w:t>
          </w:r>
          <w:bookmarkEnd w:id="141"/>
          <w:r>
            <w:t xml:space="preserve"> </w:t>
          </w:r>
          <w:r w:rsidRPr="00503FB0">
            <w:rPr>
              <w:i/>
            </w:rPr>
            <w:t>The impact of the war in Ukraine on the aviation industry</w:t>
          </w:r>
          <w:r w:rsidRPr="00503FB0">
            <w:t xml:space="preserve">. Retrieved from https://www.iata.org/en/iata-repository/publications/economic-reports/the-impact-of-the-conflict-between-russia-and-ukraine-on-aviation/ </w:t>
          </w:r>
        </w:p>
        <w:p w14:paraId="2B59A99B" w14:textId="77777777" w:rsidR="00503FB0" w:rsidRDefault="00503FB0" w:rsidP="00503FB0">
          <w:pPr>
            <w:pStyle w:val="CitaviBibliographyEntry"/>
          </w:pPr>
          <w:bookmarkStart w:id="142" w:name="_CTVL0015edca3f99dda4512955009b73aef6eca"/>
          <w:r>
            <w:t>Jannach, D., &amp; Zanker, M. (2022). Value and Impact of Recommender Systems. In F. Ricci, L. Rokach, &amp; B. Shapira (Eds.),</w:t>
          </w:r>
          <w:bookmarkEnd w:id="142"/>
          <w:r>
            <w:t xml:space="preserve"> </w:t>
          </w:r>
          <w:r w:rsidRPr="00503FB0">
            <w:rPr>
              <w:i/>
            </w:rPr>
            <w:t xml:space="preserve">Recommender Systems Handbook </w:t>
          </w:r>
          <w:r w:rsidRPr="00503FB0">
            <w:t>(pp. 519–546). New York, NY: Springer US. https://doi.org/10.1007/978-1-0716-2197-4_14</w:t>
          </w:r>
        </w:p>
        <w:p w14:paraId="6EBADA47" w14:textId="77777777" w:rsidR="00503FB0" w:rsidRDefault="00503FB0" w:rsidP="00503FB0">
          <w:pPr>
            <w:pStyle w:val="CitaviBibliographyEntry"/>
          </w:pPr>
          <w:bookmarkStart w:id="143" w:name="_CTVL0010b83f2565e124d86b611987ebec659a4"/>
          <w:r>
            <w:t>Jordan, M. I., &amp; Mitchell, T. M. (2015). Machine learning: Trends, perspectives, and prospects.</w:t>
          </w:r>
          <w:bookmarkEnd w:id="143"/>
          <w:r>
            <w:t xml:space="preserve"> </w:t>
          </w:r>
          <w:r w:rsidRPr="00503FB0">
            <w:rPr>
              <w:i/>
            </w:rPr>
            <w:t>Science (New York, N.Y.)</w:t>
          </w:r>
          <w:r w:rsidRPr="00503FB0">
            <w:t xml:space="preserve">, </w:t>
          </w:r>
          <w:r w:rsidRPr="00503FB0">
            <w:rPr>
              <w:i/>
            </w:rPr>
            <w:t>349</w:t>
          </w:r>
          <w:r w:rsidRPr="00503FB0">
            <w:t>(6245), 255–260. https://doi.org/10.1126/science.aaa8415</w:t>
          </w:r>
        </w:p>
        <w:p w14:paraId="798F121A" w14:textId="77777777" w:rsidR="00503FB0" w:rsidRDefault="00503FB0" w:rsidP="00503FB0">
          <w:pPr>
            <w:pStyle w:val="CitaviBibliographyEntry"/>
          </w:pPr>
          <w:bookmarkStart w:id="144" w:name="_CTVL001d5515f9eb5e948bdbbf60d88c456d0f7"/>
          <w:r>
            <w:t>Kakantousis, T., Kouzoupis, A., Buso, F., Berthou, G., Dowling, J., &amp; Haridi, S. (2019). Horizontally scalable ml pipelines with a feature store. In</w:t>
          </w:r>
          <w:bookmarkEnd w:id="144"/>
          <w:r>
            <w:t xml:space="preserve"> </w:t>
          </w:r>
          <w:r w:rsidRPr="00503FB0">
            <w:rPr>
              <w:i/>
            </w:rPr>
            <w:t>Proceedings of the 2nd SysML Conference, Palo Alto, CA, USA</w:t>
          </w:r>
          <w:r w:rsidRPr="00503FB0">
            <w:t>.</w:t>
          </w:r>
        </w:p>
        <w:p w14:paraId="74123776" w14:textId="77777777" w:rsidR="00503FB0" w:rsidRDefault="00503FB0" w:rsidP="00503FB0">
          <w:pPr>
            <w:pStyle w:val="CitaviBibliographyEntry"/>
          </w:pPr>
          <w:bookmarkStart w:id="145" w:name="_CTVL001eca74e8050e745bc970d19974d4fd76e"/>
          <w:r>
            <w:t>Karmaker, S. K., Hassan, M. M., Smith, M. J., Xu, L., Zhai, C., &amp; Veeramachaneni, K. (2022). AutoML to Date and Beyond: Challenges and Opportunities.</w:t>
          </w:r>
          <w:bookmarkEnd w:id="145"/>
          <w:r>
            <w:t xml:space="preserve"> </w:t>
          </w:r>
          <w:r w:rsidRPr="00503FB0">
            <w:rPr>
              <w:i/>
            </w:rPr>
            <w:t>ACM Computing Surveys</w:t>
          </w:r>
          <w:r w:rsidRPr="00503FB0">
            <w:t xml:space="preserve">, </w:t>
          </w:r>
          <w:r w:rsidRPr="00503FB0">
            <w:rPr>
              <w:i/>
            </w:rPr>
            <w:t>54</w:t>
          </w:r>
          <w:r w:rsidRPr="00503FB0">
            <w:t>(8), 1–36. https://doi.org/10.1145/3470918</w:t>
          </w:r>
        </w:p>
        <w:p w14:paraId="23177330" w14:textId="77777777" w:rsidR="00503FB0" w:rsidRDefault="00503FB0" w:rsidP="00503FB0">
          <w:pPr>
            <w:pStyle w:val="CitaviBibliographyEntry"/>
          </w:pPr>
          <w:bookmarkStart w:id="146" w:name="_CTVL00148ad357a9ebf4a0ca672c995fb3f24c0"/>
          <w:r>
            <w:lastRenderedPageBreak/>
            <w:t>Khusro, S., Ali, Z., &amp; Ullah, I. (2016). Recommender Systems: Issues, Challenges, and Research Opportunities. In K. J. Kim &amp; N. Joukov (Eds.),</w:t>
          </w:r>
          <w:bookmarkEnd w:id="146"/>
          <w:r>
            <w:t xml:space="preserve"> </w:t>
          </w:r>
          <w:r w:rsidRPr="00503FB0">
            <w:rPr>
              <w:i/>
            </w:rPr>
            <w:t xml:space="preserve">Lecture Notes in Electrical Engineering. Information Science and Applications (ICISA) 2016 </w:t>
          </w:r>
          <w:r w:rsidRPr="00503FB0">
            <w:t>(Vol. 376, pp. 1179–1189). Singapore: Springer Singapore. https://doi.org/10.1007/978-981-10-0557-2_112</w:t>
          </w:r>
        </w:p>
        <w:p w14:paraId="1C4CEA24" w14:textId="77777777" w:rsidR="00503FB0" w:rsidRDefault="00503FB0" w:rsidP="00503FB0">
          <w:pPr>
            <w:pStyle w:val="CitaviBibliographyEntry"/>
          </w:pPr>
          <w:bookmarkStart w:id="147" w:name="_CTVL0014c55dd7351cd4cd59e8dc46a52a0850c"/>
          <w:r>
            <w:t>Knotek, J., &amp; Pereira, W. (2011). Survey on Concept Drift. Retrieved from https://is.muni.cz/el/1433/podzim2011/PA164/um/drift_detection_methods.pdf</w:t>
          </w:r>
        </w:p>
        <w:p w14:paraId="33E9628F" w14:textId="77777777" w:rsidR="00503FB0" w:rsidRDefault="00503FB0" w:rsidP="00503FB0">
          <w:pPr>
            <w:pStyle w:val="CitaviBibliographyEntry"/>
          </w:pPr>
          <w:bookmarkStart w:id="148" w:name="_CTVL001e09816deb52c493f9f6555c38fa8d5d7"/>
          <w:bookmarkEnd w:id="147"/>
          <w:r>
            <w:t>Koren, Y. (2009a). The bellkor solution to the netflix grand prize.</w:t>
          </w:r>
          <w:bookmarkEnd w:id="148"/>
          <w:r>
            <w:t xml:space="preserve"> </w:t>
          </w:r>
          <w:r w:rsidRPr="00503FB0">
            <w:rPr>
              <w:i/>
            </w:rPr>
            <w:t>Netflix Prize Documentation</w:t>
          </w:r>
          <w:r w:rsidRPr="00503FB0">
            <w:t xml:space="preserve">, </w:t>
          </w:r>
          <w:r w:rsidRPr="00503FB0">
            <w:rPr>
              <w:i/>
            </w:rPr>
            <w:t>81</w:t>
          </w:r>
          <w:r w:rsidRPr="00503FB0">
            <w:t>(2009), 1–10.</w:t>
          </w:r>
        </w:p>
        <w:p w14:paraId="6926E99F" w14:textId="77777777" w:rsidR="00503FB0" w:rsidRDefault="00503FB0" w:rsidP="00503FB0">
          <w:pPr>
            <w:pStyle w:val="CitaviBibliographyEntry"/>
          </w:pPr>
          <w:bookmarkStart w:id="149" w:name="_CTVL001a20676b54b8a43989152965decf346ee"/>
          <w:r>
            <w:t>Koren, Y. (2009b). Collaborative Filtering with Temporal Dynamics. In</w:t>
          </w:r>
          <w:bookmarkEnd w:id="149"/>
          <w:r>
            <w:t xml:space="preserve"> </w:t>
          </w:r>
          <w:r w:rsidRPr="00503FB0">
            <w:rPr>
              <w:i/>
            </w:rPr>
            <w:t xml:space="preserve">KDD ’09, Proceedings of the 15th ACM SIGKDD International Conference on Knowledge Discovery and Data Mining </w:t>
          </w:r>
          <w:r w:rsidRPr="00503FB0">
            <w:t>(pp. 447–456). New York, NY, USA: Association for Computing Machinery. https://doi.org/10.1145/1557019.1557072</w:t>
          </w:r>
        </w:p>
        <w:p w14:paraId="6CAD8755" w14:textId="77777777" w:rsidR="00503FB0" w:rsidRDefault="00503FB0" w:rsidP="00503FB0">
          <w:pPr>
            <w:pStyle w:val="CitaviBibliographyEntry"/>
          </w:pPr>
          <w:bookmarkStart w:id="150" w:name="_CTVL0013acab353f995448f9001a34f1b7997fa"/>
          <w:r>
            <w:t>Koren, Y., Bell, R., &amp; Volinsky, C. (2009). Matrix factorization techniques for recommender systems.</w:t>
          </w:r>
          <w:bookmarkEnd w:id="150"/>
          <w:r>
            <w:t xml:space="preserve"> </w:t>
          </w:r>
          <w:r w:rsidRPr="00503FB0">
            <w:rPr>
              <w:i/>
            </w:rPr>
            <w:t>Computer</w:t>
          </w:r>
          <w:r w:rsidRPr="00503FB0">
            <w:t xml:space="preserve">, </w:t>
          </w:r>
          <w:r w:rsidRPr="00503FB0">
            <w:rPr>
              <w:i/>
            </w:rPr>
            <w:t>42</w:t>
          </w:r>
          <w:r w:rsidRPr="00503FB0">
            <w:t>(8), 30–37.</w:t>
          </w:r>
        </w:p>
        <w:p w14:paraId="4AC82DFA" w14:textId="77777777" w:rsidR="00503FB0" w:rsidRDefault="00503FB0" w:rsidP="00503FB0">
          <w:pPr>
            <w:pStyle w:val="CitaviBibliographyEntry"/>
          </w:pPr>
          <w:bookmarkStart w:id="151" w:name="_CTVL0013f7e71e6872e4a60a11e19422ebe11a3"/>
          <w:r>
            <w:t>Koren, Yehuda and Rendle, Steffen and Bell, Robert (2022). Advances in Collaborative Filtering. In Ricci, Francesco and Rokach, Lior and Shapira, Bracha (Ed.),</w:t>
          </w:r>
          <w:bookmarkEnd w:id="151"/>
          <w:r>
            <w:t xml:space="preserve"> </w:t>
          </w:r>
          <w:r w:rsidRPr="00503FB0">
            <w:rPr>
              <w:i/>
            </w:rPr>
            <w:t xml:space="preserve">Recommender Systems Handbook </w:t>
          </w:r>
          <w:r w:rsidRPr="00503FB0">
            <w:t>(pp. 91–142). New York, NY: Springer US. https://doi.org/10.1007/978-1-0716-2197-4_3</w:t>
          </w:r>
        </w:p>
        <w:p w14:paraId="25876E78" w14:textId="77777777" w:rsidR="00503FB0" w:rsidRDefault="00503FB0" w:rsidP="00503FB0">
          <w:pPr>
            <w:pStyle w:val="CitaviBibliographyEntry"/>
          </w:pPr>
          <w:bookmarkStart w:id="152" w:name="_CTVL0016de0e24082b54dcdbcf79d569c74b13d"/>
          <w:r>
            <w:t>Koychev, I. (2004). Gradual Forgetting for Adaptation to Concept Drift.</w:t>
          </w:r>
          <w:bookmarkEnd w:id="152"/>
          <w:r>
            <w:t xml:space="preserve"> </w:t>
          </w:r>
          <w:r w:rsidRPr="00503FB0">
            <w:rPr>
              <w:i/>
            </w:rPr>
            <w:t>ECAI</w:t>
          </w:r>
          <w:r w:rsidRPr="00503FB0">
            <w:t>.</w:t>
          </w:r>
        </w:p>
        <w:p w14:paraId="74038979" w14:textId="77777777" w:rsidR="00503FB0" w:rsidRDefault="00503FB0" w:rsidP="00503FB0">
          <w:pPr>
            <w:pStyle w:val="CitaviBibliographyEntry"/>
          </w:pPr>
          <w:bookmarkStart w:id="153" w:name="_CTVL001fc1c46eadf0f4264a6d46a3f6ad7ea9f"/>
          <w:r>
            <w:t>Kreuzberger, D., Kühl, N., &amp; Hirschl, S. (2022, May 4).</w:t>
          </w:r>
          <w:bookmarkEnd w:id="153"/>
          <w:r>
            <w:t xml:space="preserve"> </w:t>
          </w:r>
          <w:r w:rsidRPr="00503FB0">
            <w:rPr>
              <w:i/>
            </w:rPr>
            <w:t>Machine Learning Operations (MLOps): Overview, Definition, and Architecture</w:t>
          </w:r>
          <w:r w:rsidRPr="00503FB0">
            <w:t xml:space="preserve">. Retrieved from http://arxiv.org/pdf/2205.02302v3 </w:t>
          </w:r>
        </w:p>
        <w:p w14:paraId="717A3EFC" w14:textId="77777777" w:rsidR="00503FB0" w:rsidRDefault="00503FB0" w:rsidP="00503FB0">
          <w:pPr>
            <w:pStyle w:val="CitaviBibliographyEntry"/>
          </w:pPr>
          <w:bookmarkStart w:id="154" w:name="_CTVL001429dcecf1b54405497e02fd6d6d23945"/>
          <w:r>
            <w:t>Kubeflow (n.d.). Kubeflow. Retrieved from https://www.kubeflow.org/</w:t>
          </w:r>
        </w:p>
        <w:p w14:paraId="57F3E284" w14:textId="77777777" w:rsidR="00503FB0" w:rsidRDefault="00503FB0" w:rsidP="00503FB0">
          <w:pPr>
            <w:pStyle w:val="CitaviBibliographyEntry"/>
          </w:pPr>
          <w:bookmarkStart w:id="155" w:name="_CTVL00187cf55c5ac384f3fb06d168d5d1a6e17"/>
          <w:bookmarkEnd w:id="154"/>
          <w:r>
            <w:t>LeCun, Y., Boser, B., Denker, J., Henderson, D., Howard, R., Hubbard, W., &amp; Jackel, L. (1989). Handwritten Digit Recognition with a Back-Propagation Network. In D. Touretzky (Ed.),</w:t>
          </w:r>
          <w:bookmarkEnd w:id="155"/>
          <w:r>
            <w:t xml:space="preserve"> </w:t>
          </w:r>
          <w:r w:rsidRPr="00503FB0">
            <w:rPr>
              <w:i/>
            </w:rPr>
            <w:t xml:space="preserve">Advances in Neural Information Processing Systems </w:t>
          </w:r>
          <w:r w:rsidRPr="00503FB0">
            <w:t>(Vol. 2). Morgan-Kaufmann. Retrieved from https://proceedings.neurips.cc/paper/1989/file/53c3bce66e43be4f209556518c2fcb54-Paper.pdf</w:t>
          </w:r>
        </w:p>
        <w:p w14:paraId="250ED648" w14:textId="77777777" w:rsidR="00503FB0" w:rsidRDefault="00503FB0" w:rsidP="00503FB0">
          <w:pPr>
            <w:pStyle w:val="CitaviBibliographyEntry"/>
          </w:pPr>
          <w:bookmarkStart w:id="156" w:name="_CTVL001218861bc42aa479cad09dcbe4c912b05"/>
          <w:r>
            <w:t>Lian, J., Zhou, X., Zhang, F., Chen, Z., Xie, X., &amp; Sun, G. (2018). xDeepFM. In Y. Guo &amp; F. Farooq (Eds.),</w:t>
          </w:r>
          <w:bookmarkEnd w:id="156"/>
          <w:r>
            <w:t xml:space="preserve"> </w:t>
          </w:r>
          <w:r w:rsidRPr="00503FB0">
            <w:rPr>
              <w:i/>
            </w:rPr>
            <w:t xml:space="preserve">Proceedings of the 24th ACM SIGKDD International Conference on Knowledge Discovery &amp; Data Mining </w:t>
          </w:r>
          <w:r w:rsidRPr="00503FB0">
            <w:t>(pp. 1754–1763). New York, NY, USA: ACM. https://doi.org/10.1145/3219819.3220023</w:t>
          </w:r>
        </w:p>
        <w:p w14:paraId="7DD0753C" w14:textId="77777777" w:rsidR="00503FB0" w:rsidRDefault="00503FB0" w:rsidP="00503FB0">
          <w:pPr>
            <w:pStyle w:val="CitaviBibliographyEntry"/>
          </w:pPr>
          <w:bookmarkStart w:id="157" w:name="_CTVL0010cc5d094902949ab8a64bf8e2b94e237"/>
          <w:r>
            <w:t>Liu, A., Zhang, G., &amp; Lu, J. (2017). Fuzzy time windowing for gradual concept drift adaptation. In</w:t>
          </w:r>
          <w:bookmarkEnd w:id="157"/>
          <w:r>
            <w:t xml:space="preserve"> </w:t>
          </w:r>
          <w:r w:rsidRPr="00503FB0">
            <w:rPr>
              <w:i/>
            </w:rPr>
            <w:t xml:space="preserve">2017 IEEE International Conference on Fuzzy Systems (FUZZ-IEEE). </w:t>
          </w:r>
          <w:r w:rsidRPr="00503FB0">
            <w:t>Symposium conducted at the meeting of IEEE.</w:t>
          </w:r>
        </w:p>
        <w:p w14:paraId="61EA4D13" w14:textId="77777777" w:rsidR="00503FB0" w:rsidRDefault="00503FB0" w:rsidP="00503FB0">
          <w:pPr>
            <w:pStyle w:val="CitaviBibliographyEntry"/>
          </w:pPr>
          <w:bookmarkStart w:id="158"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158"/>
          <w:r>
            <w:t xml:space="preserve"> </w:t>
          </w:r>
          <w:r w:rsidRPr="00503FB0">
            <w:rPr>
              <w:i/>
            </w:rPr>
            <w:t xml:space="preserve">IEEE Transactions on </w:t>
          </w:r>
          <w:r w:rsidRPr="00503FB0">
            <w:rPr>
              <w:i/>
            </w:rPr>
            <w:lastRenderedPageBreak/>
            <w:t>Computational Social Systems</w:t>
          </w:r>
          <w:r w:rsidRPr="00503FB0">
            <w:t xml:space="preserve">, </w:t>
          </w:r>
          <w:r w:rsidRPr="00503FB0">
            <w:rPr>
              <w:i/>
            </w:rPr>
            <w:t>5</w:t>
          </w:r>
          <w:r w:rsidRPr="00503FB0">
            <w:t>(1), 156–168. https://doi.org/10.1109/TCSS.2017.2772295</w:t>
          </w:r>
        </w:p>
        <w:p w14:paraId="03EA8957" w14:textId="77777777" w:rsidR="00503FB0" w:rsidRDefault="00503FB0" w:rsidP="00503FB0">
          <w:pPr>
            <w:pStyle w:val="CitaviBibliographyEntry"/>
          </w:pPr>
          <w:bookmarkStart w:id="159" w:name="_CTVL001907f684504304dfda8468f963615ced1"/>
          <w:r>
            <w:t>Loehlin, J. C., &amp; Beaujean, A. A. (2017).</w:t>
          </w:r>
          <w:bookmarkEnd w:id="159"/>
          <w:r>
            <w:t xml:space="preserve"> </w:t>
          </w:r>
          <w:r w:rsidRPr="00503FB0">
            <w:rPr>
              <w:i/>
            </w:rPr>
            <w:t>Latent variable models: An introduction to factor, path, and structural equation analysis</w:t>
          </w:r>
          <w:r w:rsidRPr="00503FB0">
            <w:t xml:space="preserve"> (5. ed.). New York: Routledge. </w:t>
          </w:r>
        </w:p>
        <w:p w14:paraId="30F7E0E6" w14:textId="77777777" w:rsidR="00503FB0" w:rsidRDefault="00503FB0" w:rsidP="00503FB0">
          <w:pPr>
            <w:pStyle w:val="CitaviBibliographyEntry"/>
          </w:pPr>
          <w:bookmarkStart w:id="160" w:name="_CTVL001fbc0401ba2d940d2a5b055a605ddb8ca"/>
          <w:r>
            <w:t>Lu, J., Liu, A., Dong, F., Gu, F., Gama, J. [Joao], &amp; Zhang, G. (2018). Learning under Concept Drift: A Review.</w:t>
          </w:r>
          <w:bookmarkEnd w:id="160"/>
          <w:r>
            <w:t xml:space="preserve"> </w:t>
          </w:r>
          <w:r w:rsidRPr="00503FB0">
            <w:rPr>
              <w:i/>
            </w:rPr>
            <w:t>IEEE Transactions on Knowledge and Data Engineering</w:t>
          </w:r>
          <w:r w:rsidRPr="00503FB0">
            <w:t>, 1. https://doi.org/10.1109/TKDE.2018.2876857</w:t>
          </w:r>
        </w:p>
        <w:p w14:paraId="5B75CC86" w14:textId="77777777" w:rsidR="00503FB0" w:rsidRDefault="00503FB0" w:rsidP="00503FB0">
          <w:pPr>
            <w:pStyle w:val="CitaviBibliographyEntry"/>
          </w:pPr>
          <w:bookmarkStart w:id="161"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161"/>
          <w:r>
            <w:t xml:space="preserve"> </w:t>
          </w:r>
          <w:r w:rsidRPr="00503FB0">
            <w:rPr>
              <w:i/>
            </w:rPr>
            <w:t>Physics Reports</w:t>
          </w:r>
          <w:r w:rsidRPr="00503FB0">
            <w:t xml:space="preserve">, </w:t>
          </w:r>
          <w:r w:rsidRPr="00503FB0">
            <w:rPr>
              <w:i/>
            </w:rPr>
            <w:t>519</w:t>
          </w:r>
          <w:r w:rsidRPr="00503FB0">
            <w:t>(1), 1–49. https://doi.org/10.1016/j.physrep.2012.02.006</w:t>
          </w:r>
        </w:p>
        <w:p w14:paraId="374B4121" w14:textId="77777777" w:rsidR="00503FB0" w:rsidRDefault="00503FB0" w:rsidP="00503FB0">
          <w:pPr>
            <w:pStyle w:val="CitaviBibliographyEntry"/>
          </w:pPr>
          <w:bookmarkStart w:id="162"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w:t>
          </w:r>
          <w:r>
            <w:rPr>
              <w:rFonts w:cs="Arial"/>
            </w:rPr>
            <w:t> </w:t>
          </w:r>
          <w:r>
            <w:t>M. (2020, November 4).</w:t>
          </w:r>
          <w:bookmarkEnd w:id="162"/>
          <w:r>
            <w:t xml:space="preserve"> </w:t>
          </w:r>
          <w:r w:rsidRPr="00503FB0">
            <w:rPr>
              <w:i/>
            </w:rPr>
            <w:t>Understanding Capacity-Driven Scale-Out Neural Recommendation Inference</w:t>
          </w:r>
          <w:r w:rsidRPr="00503FB0">
            <w:t>. Retrieved from http://arxiv.org/pdf/2011.02084v2 https://doi.org/pages</w:t>
          </w:r>
        </w:p>
        <w:p w14:paraId="45A527CC" w14:textId="77777777" w:rsidR="00503FB0" w:rsidRDefault="00503FB0" w:rsidP="00503FB0">
          <w:pPr>
            <w:pStyle w:val="CitaviBibliographyEntry"/>
          </w:pPr>
          <w:bookmarkStart w:id="163" w:name="_CTVL001923257e88f2f4d49a43054f27157a790"/>
          <w:r>
            <w:t>Makinen, S., Skogstrom, H., Laaksonen, E., &amp; Mikkonen, T. (2021). Who Needs MLOps: What Data Scientists Seek to Accomplish and How Can MLOps Help? In</w:t>
          </w:r>
          <w:bookmarkEnd w:id="163"/>
          <w:r>
            <w:t xml:space="preserve"> </w:t>
          </w:r>
          <w:r w:rsidRPr="00503FB0">
            <w:rPr>
              <w:i/>
            </w:rPr>
            <w:t xml:space="preserve">2021 IEEE/ACM 1st Workshop on AI Engineering - Software Engineering for AI (WAIN) </w:t>
          </w:r>
          <w:r w:rsidRPr="00503FB0">
            <w:t>(pp. 109–112). IEEE. https://doi.org/10.1109/WAIN52551.2021.00024</w:t>
          </w:r>
        </w:p>
        <w:p w14:paraId="2543B333" w14:textId="77777777" w:rsidR="00503FB0" w:rsidRDefault="00503FB0" w:rsidP="00503FB0">
          <w:pPr>
            <w:pStyle w:val="CitaviBibliographyEntry"/>
          </w:pPr>
          <w:bookmarkStart w:id="164" w:name="_CTVL0012bb9aad68db3461e8217ecb3623bdd01"/>
          <w:r>
            <w:t>May, R. J., Maier, H. R., &amp; Dandy, G. C. (2010). Data splitting for artificial neural networks using SOM-based stratified sampling.</w:t>
          </w:r>
          <w:bookmarkEnd w:id="164"/>
          <w:r>
            <w:t xml:space="preserve"> </w:t>
          </w:r>
          <w:r w:rsidRPr="00503FB0">
            <w:rPr>
              <w:i/>
            </w:rPr>
            <w:t>Neural Networks : The Official Journal of the International Neural Network Society</w:t>
          </w:r>
          <w:r w:rsidRPr="00503FB0">
            <w:t xml:space="preserve">, </w:t>
          </w:r>
          <w:r w:rsidRPr="00503FB0">
            <w:rPr>
              <w:i/>
            </w:rPr>
            <w:t>23</w:t>
          </w:r>
          <w:r w:rsidRPr="00503FB0">
            <w:t>(2), 283–294. https://doi.org/10.1016/j.neunet.2009.11.009</w:t>
          </w:r>
        </w:p>
        <w:p w14:paraId="2B2DF7B0" w14:textId="77777777" w:rsidR="00503FB0" w:rsidRDefault="00503FB0" w:rsidP="00503FB0">
          <w:pPr>
            <w:pStyle w:val="CitaviBibliographyEntry"/>
          </w:pPr>
          <w:bookmarkStart w:id="165" w:name="_CTVL0011ccbbbb49dcf408685ca9bfd44b85121"/>
          <w:r>
            <w:t>Meta (2022). Inside the Lab: AI breakthroughs that will power the metaverse. Retrieved from https://ai.facebook.com/blog/meta-ai-inside-the-lab/</w:t>
          </w:r>
        </w:p>
        <w:p w14:paraId="20F8A127" w14:textId="77777777" w:rsidR="00503FB0" w:rsidRDefault="00503FB0" w:rsidP="00503FB0">
          <w:pPr>
            <w:pStyle w:val="CitaviBibliographyEntry"/>
          </w:pPr>
          <w:bookmarkStart w:id="166" w:name="_CTVL0018c36ee259d7f451d8e8b550cc773dae6"/>
          <w:bookmarkEnd w:id="165"/>
          <w:r>
            <w:t>Microsoft (n.d.). Machine Learning operations maturity model. Retrieved from https://docs.microsoft.com/en-us/azure/architecture/example-scenario/mlops/mlops-maturity-model</w:t>
          </w:r>
        </w:p>
        <w:p w14:paraId="6ED21B57" w14:textId="77777777" w:rsidR="00503FB0" w:rsidRDefault="00503FB0" w:rsidP="00503FB0">
          <w:pPr>
            <w:pStyle w:val="CitaviBibliographyEntry"/>
          </w:pPr>
          <w:bookmarkStart w:id="167" w:name="_CTVL0010e2d588e030b4862bdf22c8ec21c1879"/>
          <w:bookmarkEnd w:id="166"/>
          <w:r>
            <w:t>Minsky, M. (1961). Steps toward Artificial Intelligence.</w:t>
          </w:r>
          <w:bookmarkEnd w:id="167"/>
          <w:r>
            <w:t xml:space="preserve"> </w:t>
          </w:r>
          <w:r w:rsidRPr="00503FB0">
            <w:rPr>
              <w:i/>
            </w:rPr>
            <w:t>Proceedings of the IRE</w:t>
          </w:r>
          <w:r w:rsidRPr="00503FB0">
            <w:t xml:space="preserve">, </w:t>
          </w:r>
          <w:r w:rsidRPr="00503FB0">
            <w:rPr>
              <w:i/>
            </w:rPr>
            <w:t>49</w:t>
          </w:r>
          <w:r w:rsidRPr="00503FB0">
            <w:t>(1), 8–30. https://doi.org/10.1109/JRPROC.1961.287775</w:t>
          </w:r>
        </w:p>
        <w:p w14:paraId="72EDE5F7" w14:textId="77777777" w:rsidR="00503FB0" w:rsidRDefault="00503FB0" w:rsidP="00503FB0">
          <w:pPr>
            <w:pStyle w:val="CitaviBibliographyEntry"/>
          </w:pPr>
          <w:bookmarkStart w:id="168" w:name="_CTVL00109a964abb6b84f43a966831903f60a22"/>
          <w:r>
            <w:t>Miranda, L. J. (2021). Towards data-centric machine learning: a short review.</w:t>
          </w:r>
          <w:bookmarkEnd w:id="168"/>
          <w:r>
            <w:t xml:space="preserve"> </w:t>
          </w:r>
          <w:r w:rsidRPr="00503FB0">
            <w:rPr>
              <w:i/>
            </w:rPr>
            <w:t>Ljvmiranda921. Github. Io</w:t>
          </w:r>
          <w:r w:rsidRPr="00503FB0">
            <w:t>.</w:t>
          </w:r>
        </w:p>
        <w:p w14:paraId="70ACF7DD" w14:textId="77777777" w:rsidR="00503FB0" w:rsidRDefault="00503FB0" w:rsidP="00503FB0">
          <w:pPr>
            <w:pStyle w:val="CitaviBibliographyEntry"/>
          </w:pPr>
          <w:bookmarkStart w:id="169" w:name="_CTVL001940bb32260bb409d98e80f93a50dec03"/>
          <w:r>
            <w:t>Myers, B. L., Kappelman, L. A., &amp; Prybutok, V. R. (1997). A Comprehensive Model for Assessing the Quality and Productivity of the Information Systems Function.</w:t>
          </w:r>
          <w:bookmarkEnd w:id="169"/>
          <w:r>
            <w:t xml:space="preserve"> </w:t>
          </w:r>
          <w:r w:rsidRPr="00503FB0">
            <w:rPr>
              <w:i/>
            </w:rPr>
            <w:t>Information Resources Management Journal</w:t>
          </w:r>
          <w:r w:rsidRPr="00503FB0">
            <w:t xml:space="preserve">, </w:t>
          </w:r>
          <w:r w:rsidRPr="00503FB0">
            <w:rPr>
              <w:i/>
            </w:rPr>
            <w:t>10</w:t>
          </w:r>
          <w:r w:rsidRPr="00503FB0">
            <w:t>(1), 6–26. https://doi.org/10.4018/irmj.1997010101</w:t>
          </w:r>
        </w:p>
        <w:p w14:paraId="00D6035F" w14:textId="77777777" w:rsidR="00503FB0" w:rsidRDefault="00503FB0" w:rsidP="00503FB0">
          <w:pPr>
            <w:pStyle w:val="CitaviBibliographyEntry"/>
          </w:pPr>
          <w:bookmarkStart w:id="170" w:name="_CTVL0015a391e413c5a40859500b06eaa59c969"/>
          <w:r>
            <w:t>Nair, V., &amp; Hinton, G. E. (2010). Rectified linear units improve restricted boltzmann machines. In</w:t>
          </w:r>
          <w:bookmarkEnd w:id="170"/>
          <w:r>
            <w:t xml:space="preserve"> </w:t>
          </w:r>
          <w:r w:rsidRPr="00503FB0">
            <w:rPr>
              <w:i/>
            </w:rPr>
            <w:t>Icml</w:t>
          </w:r>
          <w:r w:rsidRPr="00503FB0">
            <w:t>.</w:t>
          </w:r>
        </w:p>
        <w:p w14:paraId="05C25675" w14:textId="77777777" w:rsidR="00503FB0" w:rsidRDefault="00503FB0" w:rsidP="00503FB0">
          <w:pPr>
            <w:pStyle w:val="CitaviBibliographyEntry"/>
          </w:pPr>
          <w:bookmarkStart w:id="171"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171"/>
          <w:r>
            <w:t xml:space="preserve"> </w:t>
          </w:r>
          <w:r w:rsidRPr="00503FB0">
            <w:rPr>
              <w:i/>
            </w:rPr>
            <w:t>Deep Learning Recommendation Model for Per</w:t>
          </w:r>
          <w:r w:rsidRPr="00503FB0">
            <w:rPr>
              <w:i/>
            </w:rPr>
            <w:lastRenderedPageBreak/>
            <w:t>sonalization and Recommendation Systems</w:t>
          </w:r>
          <w:r w:rsidRPr="00503FB0">
            <w:t xml:space="preserve">. Retrieved from http://arxiv.org/pdf/1906.00091v1 </w:t>
          </w:r>
        </w:p>
        <w:p w14:paraId="7DD4380E" w14:textId="77777777" w:rsidR="00503FB0" w:rsidRDefault="00503FB0" w:rsidP="00503FB0">
          <w:pPr>
            <w:pStyle w:val="CitaviBibliographyEntry"/>
          </w:pPr>
          <w:bookmarkStart w:id="172"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0776D358" w14:textId="77777777" w:rsidR="00503FB0" w:rsidRDefault="00503FB0" w:rsidP="00503FB0">
          <w:pPr>
            <w:pStyle w:val="CitaviBibliographyEntry"/>
          </w:pPr>
          <w:bookmarkStart w:id="173" w:name="_CTVL001d58c64bc525b456e8ec2c748df0c8f82"/>
          <w:bookmarkEnd w:id="172"/>
          <w:r>
            <w:t>Pandas (n.d.). pandas. Retrieved from https://pandas.pydata.org/</w:t>
          </w:r>
        </w:p>
        <w:p w14:paraId="5EC97D9A" w14:textId="77777777" w:rsidR="00503FB0" w:rsidRDefault="00503FB0" w:rsidP="00503FB0">
          <w:pPr>
            <w:pStyle w:val="CitaviBibliographyEntry"/>
          </w:pPr>
          <w:bookmarkStart w:id="174" w:name="_CTVL001eba84538ac07417892f6534d797d40ab"/>
          <w:bookmarkEnd w:id="173"/>
          <w:r>
            <w:t>Qahtan, A. A., Alharbi, B., Wang, S., &amp; Zhang, X. [Xiangliang] (2015). A PCA-Based Change Detection Framework for Multidimensional Data Streams: Change Detection in Multidimensional Data Streams. In</w:t>
          </w:r>
          <w:bookmarkEnd w:id="174"/>
          <w:r>
            <w:t xml:space="preserve"> </w:t>
          </w:r>
          <w:r w:rsidRPr="00503FB0">
            <w:rPr>
              <w:i/>
            </w:rPr>
            <w:t xml:space="preserve">KDD ’15, Proceedings of the 21th ACM SIGKDD International Conference on Knowledge Discovery and Data Mining </w:t>
          </w:r>
          <w:r w:rsidRPr="00503FB0">
            <w:t>(pp. 935–944). New York, NY, USA: Association for Computing Machinery. https://doi.org/10.1145/2783258.2783359</w:t>
          </w:r>
        </w:p>
        <w:p w14:paraId="7B28AF7E" w14:textId="77777777" w:rsidR="00503FB0" w:rsidRDefault="00503FB0" w:rsidP="00503FB0">
          <w:pPr>
            <w:pStyle w:val="CitaviBibliographyEntry"/>
          </w:pPr>
          <w:bookmarkStart w:id="175" w:name="_CTVL001d7b32e07c55f47bf90cea967c13decb7"/>
          <w:r>
            <w:t>Refinitiv (2020).</w:t>
          </w:r>
          <w:bookmarkEnd w:id="175"/>
          <w:r>
            <w:t xml:space="preserve"> </w:t>
          </w:r>
          <w:r w:rsidRPr="00503FB0">
            <w:rPr>
              <w:i/>
            </w:rPr>
            <w:t>THE RISE OF THE DATA SCIENTIST:: Machine learning models for the future</w:t>
          </w:r>
          <w:r w:rsidRPr="00503FB0">
            <w:t xml:space="preserve">. Retrieved from https://www.refinitiv.com/en/resources/special-report/refinitiv-2020-artificial-intelligence-machine-learning-global-study </w:t>
          </w:r>
        </w:p>
        <w:p w14:paraId="6C3D0601" w14:textId="77777777" w:rsidR="00503FB0" w:rsidRDefault="00503FB0" w:rsidP="00503FB0">
          <w:pPr>
            <w:pStyle w:val="CitaviBibliographyEntry"/>
          </w:pPr>
          <w:bookmarkStart w:id="176" w:name="_CTVL0011c377dae22404f24b133b8953277f652"/>
          <w:r>
            <w:t>Rendle, S., Krichene, W., Zhang, L., &amp; Anderson, J. (2020). Neural Collaborative Filtering vs. Matrix Factorization Revisited. In</w:t>
          </w:r>
          <w:bookmarkEnd w:id="176"/>
          <w:r>
            <w:t xml:space="preserve"> </w:t>
          </w:r>
          <w:r w:rsidRPr="00503FB0">
            <w:rPr>
              <w:i/>
            </w:rPr>
            <w:t xml:space="preserve">Fourteenth ACM Conference on Recommender Systems </w:t>
          </w:r>
          <w:r w:rsidRPr="00503FB0">
            <w:t>(pp. 240–248). New York, NY, USA: Association for Computing Machinery. https://doi.org/10.1145/3383313.3412488</w:t>
          </w:r>
        </w:p>
        <w:p w14:paraId="62CEB1F9" w14:textId="77777777" w:rsidR="00503FB0" w:rsidRDefault="00503FB0" w:rsidP="00503FB0">
          <w:pPr>
            <w:pStyle w:val="CitaviBibliographyEntry"/>
          </w:pPr>
          <w:bookmarkStart w:id="177" w:name="_CTVL001f5088e61a86547eebc9ca98fef3c4212"/>
          <w:r>
            <w:t>Renggli, C., Rimanic, L., Gürel, N. M., Karlaš, B., Wu, W., &amp; Zhang, C. (2021, February 15).</w:t>
          </w:r>
          <w:bookmarkEnd w:id="177"/>
          <w:r>
            <w:t xml:space="preserve"> </w:t>
          </w:r>
          <w:r w:rsidRPr="00503FB0">
            <w:rPr>
              <w:i/>
            </w:rPr>
            <w:t>A Data Quality-Driven View of MLOps</w:t>
          </w:r>
          <w:r w:rsidRPr="00503FB0">
            <w:t xml:space="preserve">. Retrieved from http://arxiv.org/pdf/2102.07750v1 </w:t>
          </w:r>
        </w:p>
        <w:p w14:paraId="6DEE1F9B" w14:textId="77777777" w:rsidR="00503FB0" w:rsidRDefault="00503FB0" w:rsidP="00503FB0">
          <w:pPr>
            <w:pStyle w:val="CitaviBibliographyEntry"/>
          </w:pPr>
          <w:bookmarkStart w:id="178" w:name="_CTVL001afe4070d69ce4362aa65c65d75cc5021"/>
          <w:r>
            <w:t>Rimol, M. (2021, November 22).</w:t>
          </w:r>
          <w:bookmarkEnd w:id="178"/>
          <w:r>
            <w:t xml:space="preserve"> </w:t>
          </w:r>
          <w:r w:rsidRPr="00503FB0">
            <w:rPr>
              <w:i/>
            </w:rPr>
            <w:t>Gartner Forecasts Worldwide Artificial Intelligence Software Market to Reach $62 Billion in 2022</w:t>
          </w:r>
          <w:r w:rsidRPr="00503FB0">
            <w:t xml:space="preserve">. Retrieved from Gartner website: https://www.gartner.com/en/newsroom/press-releases/2021-11-22-gartner-forecasts-worldwide-artificial-intelligence-software-market-to-reach-62-billion-in-2022 </w:t>
          </w:r>
        </w:p>
        <w:p w14:paraId="1C145570" w14:textId="77777777" w:rsidR="00503FB0" w:rsidRDefault="00503FB0" w:rsidP="00503FB0">
          <w:pPr>
            <w:pStyle w:val="CitaviBibliographyEntry"/>
            <w:rPr>
              <w:i/>
            </w:rPr>
          </w:pPr>
          <w:bookmarkStart w:id="179" w:name="_CTVL0011b70ababf0ef401d957781d605e2c3e7"/>
          <w:r>
            <w:t>Rosenblatt, F. (1961).</w:t>
          </w:r>
          <w:bookmarkEnd w:id="179"/>
          <w:r>
            <w:t xml:space="preserve"> </w:t>
          </w:r>
          <w:r w:rsidRPr="00503FB0">
            <w:rPr>
              <w:i/>
            </w:rPr>
            <w:t xml:space="preserve">Principles of neurodynamics. perceptrons and the theory of brain mechanisms. </w:t>
          </w:r>
        </w:p>
        <w:p w14:paraId="0DC31D21" w14:textId="77777777" w:rsidR="00503FB0" w:rsidRDefault="00503FB0" w:rsidP="00503FB0">
          <w:pPr>
            <w:pStyle w:val="CitaviBibliographyEntry"/>
          </w:pPr>
          <w:bookmarkStart w:id="180" w:name="_CTVL001fda79fb0273c4e0dadd2eb66caed3747"/>
          <w:r>
            <w:t>Ruf, P., Madan, M., Reich, C., &amp; Ould-Abdeslam, D. (2021). Demystifying MLOps and Presenting a Recipe for the Selection of Open-Source Tools.</w:t>
          </w:r>
          <w:bookmarkEnd w:id="180"/>
          <w:r>
            <w:t xml:space="preserve"> </w:t>
          </w:r>
          <w:r w:rsidRPr="00503FB0">
            <w:rPr>
              <w:i/>
            </w:rPr>
            <w:t>Applied Sciences</w:t>
          </w:r>
          <w:r w:rsidRPr="00503FB0">
            <w:t xml:space="preserve">, </w:t>
          </w:r>
          <w:r w:rsidRPr="00503FB0">
            <w:rPr>
              <w:i/>
            </w:rPr>
            <w:t>11</w:t>
          </w:r>
          <w:r w:rsidRPr="00503FB0">
            <w:t>(19), 8861. https://doi.org/10.3390/app11198861</w:t>
          </w:r>
        </w:p>
        <w:p w14:paraId="7A906C89" w14:textId="77777777" w:rsidR="00503FB0" w:rsidRDefault="00503FB0" w:rsidP="00503FB0">
          <w:pPr>
            <w:pStyle w:val="CitaviBibliographyEntry"/>
          </w:pPr>
          <w:bookmarkStart w:id="181"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30009BAB" w14:textId="77777777" w:rsidR="00503FB0" w:rsidRDefault="00503FB0" w:rsidP="00503FB0">
          <w:pPr>
            <w:pStyle w:val="CitaviBibliographyEntry"/>
          </w:pPr>
          <w:bookmarkStart w:id="182" w:name="_CTVL0018c0e0b3fa7c240d7ac6e9536b78b8304"/>
          <w:bookmarkEnd w:id="181"/>
          <w:r>
            <w:lastRenderedPageBreak/>
            <w:t>Sculley, D., Holt, G., Golovin, D., Davydov, E., Phillips, T., Ebner, D., . . . Dennison, D. (2015). Hidden technical debt in machine learning systems.</w:t>
          </w:r>
          <w:bookmarkEnd w:id="182"/>
          <w:r>
            <w:t xml:space="preserve"> </w:t>
          </w:r>
          <w:r w:rsidRPr="00503FB0">
            <w:rPr>
              <w:i/>
            </w:rPr>
            <w:t>Advances in Neural Information Processing Systems</w:t>
          </w:r>
          <w:r w:rsidRPr="00503FB0">
            <w:t xml:space="preserve">, </w:t>
          </w:r>
          <w:r w:rsidRPr="00503FB0">
            <w:rPr>
              <w:i/>
            </w:rPr>
            <w:t>28</w:t>
          </w:r>
          <w:r w:rsidRPr="00503FB0">
            <w:t>(2), 2503–2511.</w:t>
          </w:r>
        </w:p>
        <w:p w14:paraId="5D311B3B" w14:textId="77777777" w:rsidR="00503FB0" w:rsidRDefault="00503FB0" w:rsidP="00503FB0">
          <w:pPr>
            <w:pStyle w:val="CitaviBibliographyEntry"/>
          </w:pPr>
          <w:bookmarkStart w:id="183" w:name="_CTVL001bf6fe32adde348f7870c8c5e52d6b439"/>
          <w:r>
            <w:t>Serban, A., van der Blom, K., Hoos, H., &amp; Visser, J. (2020). Adoption and Effects of Software Engineering Best Practices in Machine Learning,</w:t>
          </w:r>
          <w:bookmarkEnd w:id="183"/>
          <w:r>
            <w:t xml:space="preserve"> </w:t>
          </w:r>
          <w:r w:rsidRPr="00503FB0">
            <w:rPr>
              <w:i/>
            </w:rPr>
            <w:t>1</w:t>
          </w:r>
          <w:r w:rsidRPr="00503FB0">
            <w:t>, 1–12. https://doi.org/10.1145/3382494.3410681</w:t>
          </w:r>
        </w:p>
        <w:p w14:paraId="3C8DF4C7" w14:textId="77777777" w:rsidR="00503FB0" w:rsidRDefault="00503FB0" w:rsidP="00503FB0">
          <w:pPr>
            <w:pStyle w:val="CitaviBibliographyEntry"/>
          </w:pPr>
          <w:bookmarkStart w:id="184" w:name="_CTVL0010ea2218ffdb74a62a854f437b2d7d86c"/>
          <w:r>
            <w:t>Shan, Y., Hoens, T. R., Jiao, J., Wang, H., Yu, D., &amp; Mao, J. C. (2016). Deep Crossing. In B. Krishnapuram, M. Shah, A. Smola, C. Aggarwal, D. Shen, &amp; R. Rastogi (Eds.),</w:t>
          </w:r>
          <w:bookmarkEnd w:id="184"/>
          <w:r>
            <w:t xml:space="preserve"> </w:t>
          </w:r>
          <w:r w:rsidRPr="00503FB0">
            <w:rPr>
              <w:i/>
            </w:rPr>
            <w:t xml:space="preserve">Proceedings of the 22nd ACM SIGKDD International Conference on Knowledge Discovery and Data Mining </w:t>
          </w:r>
          <w:r w:rsidRPr="00503FB0">
            <w:t>(pp. 255–262). New York, NY, USA: ACM. https://doi.org/10.1145/2939672.2939704</w:t>
          </w:r>
        </w:p>
        <w:p w14:paraId="3B2927F3" w14:textId="77777777" w:rsidR="00503FB0" w:rsidRDefault="00503FB0" w:rsidP="00503FB0">
          <w:pPr>
            <w:pStyle w:val="CitaviBibliographyEntry"/>
          </w:pPr>
          <w:bookmarkStart w:id="185" w:name="_CTVL001f3c9377022c340969aa07cf5a944794c"/>
          <w:r>
            <w:t>Singh, P. K., Choudhury, P., Dey, A. K., &amp; Pramanik, P. K. D. (2021). Recommender systems: an overview, research trends, and future directions.</w:t>
          </w:r>
          <w:bookmarkEnd w:id="185"/>
          <w:r>
            <w:t xml:space="preserve"> </w:t>
          </w:r>
          <w:r w:rsidRPr="00503FB0">
            <w:rPr>
              <w:i/>
            </w:rPr>
            <w:t>International Journal of Business and Systems Research</w:t>
          </w:r>
          <w:r w:rsidRPr="00503FB0">
            <w:t xml:space="preserve">, </w:t>
          </w:r>
          <w:r w:rsidRPr="00503FB0">
            <w:rPr>
              <w:i/>
            </w:rPr>
            <w:t>15</w:t>
          </w:r>
          <w:r w:rsidRPr="00503FB0">
            <w:t>(1), 14. https://doi.org/10.1504/ijbsr.2021.10033303</w:t>
          </w:r>
        </w:p>
        <w:p w14:paraId="344CCE39" w14:textId="77777777" w:rsidR="00503FB0" w:rsidRDefault="00503FB0" w:rsidP="00503FB0">
          <w:pPr>
            <w:pStyle w:val="CitaviBibliographyEntry"/>
          </w:pPr>
          <w:bookmarkStart w:id="186"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186"/>
          <w:r>
            <w:t xml:space="preserve"> </w:t>
          </w:r>
          <w:r w:rsidRPr="00503FB0">
            <w:rPr>
              <w:i/>
            </w:rPr>
            <w:t>Machine Learning and Knowledge Extraction</w:t>
          </w:r>
          <w:r w:rsidRPr="00503FB0">
            <w:t xml:space="preserve">, </w:t>
          </w:r>
          <w:r w:rsidRPr="00503FB0">
            <w:rPr>
              <w:i/>
            </w:rPr>
            <w:t>3</w:t>
          </w:r>
          <w:r w:rsidRPr="00503FB0">
            <w:t>(2), 392–413. https://doi.org/10.3390/make3020020</w:t>
          </w:r>
        </w:p>
        <w:p w14:paraId="561F10D9" w14:textId="77777777" w:rsidR="00503FB0" w:rsidRDefault="00503FB0" w:rsidP="00503FB0">
          <w:pPr>
            <w:pStyle w:val="CitaviBibliographyEntry"/>
          </w:pPr>
          <w:bookmarkStart w:id="187" w:name="_CTVL001d901da9015e84747bfcb5647573b2436"/>
          <w:r>
            <w:t>Su, X., &amp; Khoshgoftaar, T. M. (2009). A Survey of Collaborative Filtering Techniques.</w:t>
          </w:r>
          <w:bookmarkEnd w:id="187"/>
          <w:r>
            <w:t xml:space="preserve"> </w:t>
          </w:r>
          <w:r w:rsidRPr="00503FB0">
            <w:rPr>
              <w:i/>
            </w:rPr>
            <w:t>Advances in Artificial Intelligence</w:t>
          </w:r>
          <w:r w:rsidRPr="00503FB0">
            <w:t xml:space="preserve">, </w:t>
          </w:r>
          <w:r w:rsidRPr="00503FB0">
            <w:rPr>
              <w:i/>
            </w:rPr>
            <w:t>2009</w:t>
          </w:r>
          <w:r w:rsidRPr="00503FB0">
            <w:t>, 1–19. https://doi.org/10.1155/2009/421425</w:t>
          </w:r>
        </w:p>
        <w:p w14:paraId="782A0D56" w14:textId="77777777" w:rsidR="00503FB0" w:rsidRDefault="00503FB0" w:rsidP="00503FB0">
          <w:pPr>
            <w:pStyle w:val="CitaviBibliographyEntry"/>
          </w:pPr>
          <w:bookmarkStart w:id="188" w:name="_CTVL0014d0825e1efea49a4a221d4a6aa77abec"/>
          <w:r>
            <w:t>Symeonidis, G., Nerantzis, E., Kazakis, A., &amp; Papakostas, G. A. (2022). MLOps - Definitions, Tools and Challenges. In</w:t>
          </w:r>
          <w:bookmarkEnd w:id="188"/>
          <w:r>
            <w:t xml:space="preserve"> </w:t>
          </w:r>
          <w:r w:rsidRPr="00503FB0">
            <w:rPr>
              <w:i/>
            </w:rPr>
            <w:t xml:space="preserve">2022 IEEE 12th Annual Computing and Communication Workshop and Conference (CCWC) </w:t>
          </w:r>
          <w:r w:rsidRPr="00503FB0">
            <w:t>(pp. 453–460). IEEE. https://doi.org/10.1109/CCWC54503.2022.9720902</w:t>
          </w:r>
        </w:p>
        <w:p w14:paraId="08C50779" w14:textId="77777777" w:rsidR="00503FB0" w:rsidRDefault="00503FB0" w:rsidP="00503FB0">
          <w:pPr>
            <w:pStyle w:val="CitaviBibliographyEntry"/>
          </w:pPr>
          <w:bookmarkStart w:id="189" w:name="_CTVL001be73c4f845cc48e1b8ca161c0d73770a"/>
          <w:r>
            <w:t>Tamburri, D. A. (2020). Sustainable MLOps: Trends and Challenges. In</w:t>
          </w:r>
          <w:bookmarkEnd w:id="189"/>
          <w:r>
            <w:t xml:space="preserve"> </w:t>
          </w:r>
          <w:r w:rsidRPr="00503FB0">
            <w:rPr>
              <w:i/>
            </w:rPr>
            <w:t xml:space="preserve">2020 22nd International Symposium on Symbolic and Numeric Algorithms for Scientific Computing (SYNASC) </w:t>
          </w:r>
          <w:r w:rsidRPr="00503FB0">
            <w:t>(pp. 17–23). IEEE. https://doi.org/10.1109/SYNASC51798.2020.00015</w:t>
          </w:r>
        </w:p>
        <w:p w14:paraId="1E30C05E" w14:textId="77777777" w:rsidR="00503FB0" w:rsidRDefault="00503FB0" w:rsidP="00503FB0">
          <w:pPr>
            <w:pStyle w:val="CitaviBibliographyEntry"/>
          </w:pPr>
          <w:bookmarkStart w:id="190" w:name="_CTVL001ca86fb2216cc4684a0165370b7561d52"/>
          <w:r>
            <w:t>TensorFlow (n.d.). TensorFlow Recommenders. Retrieved from https://www.tensorflow.org/recommenders</w:t>
          </w:r>
        </w:p>
        <w:p w14:paraId="7148DD2E" w14:textId="77777777" w:rsidR="00503FB0" w:rsidRDefault="00503FB0" w:rsidP="00503FB0">
          <w:pPr>
            <w:pStyle w:val="CitaviBibliographyEntry"/>
          </w:pPr>
          <w:bookmarkStart w:id="191" w:name="_CTVL0014f6a45c63ee14703a167af60e42ede23"/>
          <w:bookmarkEnd w:id="190"/>
          <w:r>
            <w:t>TensorFlow (2022a). Deep &amp; Cross Network (DCN). Retrieved from https://www.tensorflow.org/recommenders/examples/dcn</w:t>
          </w:r>
        </w:p>
        <w:p w14:paraId="5A356EC4" w14:textId="77777777" w:rsidR="00503FB0" w:rsidRDefault="00503FB0" w:rsidP="00503FB0">
          <w:pPr>
            <w:pStyle w:val="CitaviBibliographyEntry"/>
          </w:pPr>
          <w:bookmarkStart w:id="192" w:name="_CTVL00152fb0ebe12bf4715811c42ff098d666d"/>
          <w:bookmarkEnd w:id="191"/>
          <w:r>
            <w:t>TensorFlow (2022b). TFRS API: All symbols in TensorFlow Recommenders. Retrieved from https://www.tensorflow.org/recommenders/api_docs/python/tfrs/all_symbols</w:t>
          </w:r>
        </w:p>
        <w:p w14:paraId="2AC57345" w14:textId="77777777" w:rsidR="00503FB0" w:rsidRDefault="00503FB0" w:rsidP="00503FB0">
          <w:pPr>
            <w:pStyle w:val="CitaviBibliographyEntry"/>
          </w:pPr>
          <w:bookmarkStart w:id="193" w:name="_CTVL0010396afe5ba6442bbb8faaa092f83e6ed"/>
          <w:bookmarkEnd w:id="192"/>
          <w:r>
            <w:t>Theodoridis, J., &amp; Grießhaber, D. (n.d.). Deeplearning Cluster - Docs. Retrieved from https://deeplearn.pages.mi.hdm-stuttgart.de/docs/</w:t>
          </w:r>
        </w:p>
        <w:p w14:paraId="2A1C62C2" w14:textId="77777777" w:rsidR="00503FB0" w:rsidRDefault="00503FB0" w:rsidP="00503FB0">
          <w:pPr>
            <w:pStyle w:val="CitaviBibliographyEntry"/>
          </w:pPr>
          <w:bookmarkStart w:id="194" w:name="_CTVL0017b613a10395c40f9b01f41448c8ad104"/>
          <w:bookmarkEnd w:id="193"/>
          <w:r>
            <w:t>Vellido, A., Lisboa, P. J., &amp; Meehan, K. (2000). Quantitative Characterization and Prediction of On-Line Purchasing Behavior: A Latent Variable Approach.</w:t>
          </w:r>
          <w:bookmarkEnd w:id="194"/>
          <w:r>
            <w:t xml:space="preserve"> </w:t>
          </w:r>
          <w:r w:rsidRPr="00503FB0">
            <w:rPr>
              <w:i/>
            </w:rPr>
            <w:t xml:space="preserve">International </w:t>
          </w:r>
          <w:r w:rsidRPr="00503FB0">
            <w:rPr>
              <w:i/>
            </w:rPr>
            <w:lastRenderedPageBreak/>
            <w:t>Journal of Electronic Commerce</w:t>
          </w:r>
          <w:r w:rsidRPr="00503FB0">
            <w:t xml:space="preserve">, </w:t>
          </w:r>
          <w:r w:rsidRPr="00503FB0">
            <w:rPr>
              <w:i/>
            </w:rPr>
            <w:t>4</w:t>
          </w:r>
          <w:r w:rsidRPr="00503FB0">
            <w:t>(4), 83–104. https://doi.org/10.1080/10864415.2000.11518380</w:t>
          </w:r>
        </w:p>
        <w:p w14:paraId="4AF8A49A" w14:textId="77777777" w:rsidR="00503FB0" w:rsidRDefault="00503FB0" w:rsidP="00503FB0">
          <w:pPr>
            <w:pStyle w:val="CitaviBibliographyEntry"/>
          </w:pPr>
          <w:bookmarkStart w:id="195" w:name="_CTVL00107b59ad7728a4751ac1c97f8b0ba36fb"/>
          <w:r>
            <w:t>Wang, R., Fu, B., Fu, G., &amp; Wang, M. (2017, August 17).</w:t>
          </w:r>
          <w:bookmarkEnd w:id="195"/>
          <w:r>
            <w:t xml:space="preserve"> </w:t>
          </w:r>
          <w:r w:rsidRPr="00503FB0">
            <w:rPr>
              <w:i/>
            </w:rPr>
            <w:t>Deep &amp; Cross Network for Ad Click Predictions</w:t>
          </w:r>
          <w:r w:rsidRPr="00503FB0">
            <w:t>. Retrieved from http://arxiv.org/pdf/1708.05123v1 https://doi.org/AdKDD</w:t>
          </w:r>
        </w:p>
        <w:p w14:paraId="5ADC9D2E" w14:textId="77777777" w:rsidR="00503FB0" w:rsidRDefault="00503FB0" w:rsidP="00503FB0">
          <w:pPr>
            <w:pStyle w:val="CitaviBibliographyEntry"/>
          </w:pPr>
          <w:bookmarkStart w:id="196"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196"/>
          <w:r>
            <w:t xml:space="preserve"> </w:t>
          </w:r>
          <w:r w:rsidRPr="00503FB0">
            <w:rPr>
              <w:i/>
            </w:rPr>
            <w:t xml:space="preserve">Proceedings of the Web Conference 2021 </w:t>
          </w:r>
          <w:r w:rsidRPr="00503FB0">
            <w:t>(pp. 1785–1797). New York, NY, USA: ACM. https://doi.org/10.1145/3442381.3450078</w:t>
          </w:r>
        </w:p>
        <w:p w14:paraId="450AEF70" w14:textId="77777777" w:rsidR="00503FB0" w:rsidRDefault="00503FB0" w:rsidP="00503FB0">
          <w:pPr>
            <w:pStyle w:val="CitaviBibliographyEntry"/>
          </w:pPr>
          <w:bookmarkStart w:id="197" w:name="_CTVL001ac17342124684964b43fc4b0238de8e6"/>
          <w:r>
            <w:t>Wei, W. (2022, June 9). Question: examples/best practices for integrating tfrs with tfx #380. Retrieved from https://github.com/tensorflow/recommenders/issues/380#issuecomment-1151934730</w:t>
          </w:r>
        </w:p>
        <w:p w14:paraId="14F51509" w14:textId="77777777" w:rsidR="00503FB0" w:rsidRDefault="00503FB0" w:rsidP="00503FB0">
          <w:pPr>
            <w:pStyle w:val="CitaviBibliographyEntry"/>
          </w:pPr>
          <w:bookmarkStart w:id="198" w:name="_CTVL0014c2e6615c4b542419b7a225008c0f5c7"/>
          <w:bookmarkEnd w:id="197"/>
          <w:r>
            <w:t>Yan, Y., &amp; Li, L. (2020). xDeepInt: a hybrid architecture for modeling the vector-wise and bit-wise feature interactions.</w:t>
          </w:r>
        </w:p>
        <w:p w14:paraId="44E224A9" w14:textId="77777777" w:rsidR="00503FB0" w:rsidRDefault="00503FB0" w:rsidP="00503FB0">
          <w:pPr>
            <w:pStyle w:val="CitaviBibliographyEntry"/>
          </w:pPr>
          <w:bookmarkStart w:id="199" w:name="_CTVL001dbb186a3b223468da3083f0961f01254"/>
          <w:bookmarkEnd w:id="198"/>
          <w:r>
            <w:t>Yavuz, B., &amp; Chockalingam, P. (2019). Introducing Delta Time Travel for Large Scale Data Lakes. Retrieved from https://databricks.com/de/blog/2019/02/04/introducing-delta-time-travel-for-large-scale-data-lakes.html</w:t>
          </w:r>
        </w:p>
        <w:p w14:paraId="3A6E0627" w14:textId="77777777" w:rsidR="00503FB0" w:rsidRDefault="00503FB0" w:rsidP="00503FB0">
          <w:pPr>
            <w:pStyle w:val="CitaviBibliographyEntry"/>
          </w:pPr>
          <w:bookmarkStart w:id="200" w:name="_CTVL001bfb220fb294440b4ac6b74af960989b8"/>
          <w:bookmarkEnd w:id="199"/>
          <w:r>
            <w:t>Zaharia, M., Chen, A., Davidson, A., Ghodsi, A., Hong, S. A., Konwinski, A., . . . others (2018). Accelerating the machine learning lifecycle with MLflow.</w:t>
          </w:r>
          <w:bookmarkEnd w:id="200"/>
          <w:r>
            <w:t xml:space="preserve"> </w:t>
          </w:r>
          <w:r w:rsidRPr="00503FB0">
            <w:rPr>
              <w:i/>
            </w:rPr>
            <w:t>IEEE Data Eng. Bull.</w:t>
          </w:r>
          <w:r w:rsidRPr="00503FB0">
            <w:t xml:space="preserve">, </w:t>
          </w:r>
          <w:r w:rsidRPr="00503FB0">
            <w:rPr>
              <w:i/>
            </w:rPr>
            <w:t>41</w:t>
          </w:r>
          <w:r w:rsidRPr="00503FB0">
            <w:t>(4), 39–45.</w:t>
          </w:r>
        </w:p>
        <w:p w14:paraId="6C546B3A" w14:textId="45B25A88" w:rsidR="00B32AE3" w:rsidRDefault="00503FB0" w:rsidP="00503FB0">
          <w:pPr>
            <w:pStyle w:val="CitaviBibliographyEntry"/>
          </w:pPr>
          <w:bookmarkStart w:id="201" w:name="_CTVL001d2ee07bd224242238ebb8b67b546de84"/>
          <w:r>
            <w:t>Zhang, Y., Chen, L., Yang, S., Yuan, M., Yi, H., Zhang, J. [Jie], . . . Zheng, B. (2022, April 11).</w:t>
          </w:r>
          <w:bookmarkEnd w:id="201"/>
          <w:r>
            <w:t xml:space="preserve"> </w:t>
          </w:r>
          <w:r w:rsidRPr="00503FB0">
            <w:rPr>
              <w:i/>
            </w:rPr>
            <w:t>PICASSO: Unleashing the Potential of GPU-centric Training for Wide-and-deep Recommender Systems</w:t>
          </w:r>
          <w:r w:rsidRPr="00503FB0">
            <w:t xml:space="preserve">. Retrieved from http://arxiv.org/pdf/2204.04903v2 </w:t>
          </w:r>
          <w:r w:rsidR="00B32AE3">
            <w:fldChar w:fldCharType="end"/>
          </w:r>
        </w:p>
      </w:sdtContent>
    </w:sdt>
    <w:p w14:paraId="00F76676" w14:textId="07FFBCF8"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FA535" w14:textId="77777777" w:rsidR="00E72FC8" w:rsidRDefault="00E72FC8">
      <w:pPr>
        <w:spacing w:before="0" w:line="240" w:lineRule="auto"/>
      </w:pPr>
      <w:r>
        <w:separator/>
      </w:r>
    </w:p>
  </w:endnote>
  <w:endnote w:type="continuationSeparator" w:id="0">
    <w:p w14:paraId="43D4D033" w14:textId="77777777" w:rsidR="00E72FC8" w:rsidRDefault="00E72FC8">
      <w:pPr>
        <w:spacing w:before="0" w:line="240" w:lineRule="auto"/>
      </w:pPr>
      <w:r>
        <w:continuationSeparator/>
      </w:r>
    </w:p>
  </w:endnote>
  <w:endnote w:type="continuationNotice" w:id="1">
    <w:p w14:paraId="0BF09D70" w14:textId="77777777" w:rsidR="00E72FC8" w:rsidRDefault="00E72FC8">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95D477" w14:textId="77777777" w:rsidR="00E72FC8" w:rsidRDefault="00E72FC8">
      <w:pPr>
        <w:spacing w:before="0" w:line="240" w:lineRule="auto"/>
      </w:pPr>
      <w:r>
        <w:separator/>
      </w:r>
    </w:p>
  </w:footnote>
  <w:footnote w:type="continuationSeparator" w:id="0">
    <w:p w14:paraId="283BFE56" w14:textId="77777777" w:rsidR="00E72FC8" w:rsidRDefault="00E72FC8">
      <w:pPr>
        <w:spacing w:before="0" w:line="240" w:lineRule="auto"/>
      </w:pPr>
      <w:r>
        <w:continuationSeparator/>
      </w:r>
    </w:p>
  </w:footnote>
  <w:footnote w:type="continuationNotice" w:id="1">
    <w:p w14:paraId="27718150" w14:textId="77777777" w:rsidR="00E72FC8" w:rsidRDefault="00E72FC8">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6681314E"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601E6C">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2B9F7F3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601E6C">
            <w:t>Hinton, Srivastava, Krizhevsky, Sutskever, and Salakhutdinov (2012)</w:t>
          </w:r>
          <w:r w:rsidR="003B55EC">
            <w:fldChar w:fldCharType="end"/>
          </w:r>
        </w:sdtContent>
      </w:sdt>
      <w:r w:rsidR="000A108A">
        <w:t>.</w:t>
      </w:r>
    </w:p>
  </w:footnote>
  <w:footnote w:id="7">
    <w:p w14:paraId="06199A37" w14:textId="745910A2"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jBUMTM6MDI6MTA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601E6C">
            <w:t>Lian et al. (2018); Huang, She, Wang, and Zhang (2020); Yan and Li (2020)</w:t>
          </w:r>
          <w:r w:rsidR="000B4A08">
            <w:fldChar w:fldCharType="end"/>
          </w:r>
        </w:sdtContent>
      </w:sdt>
      <w:r w:rsidR="00506838">
        <w:t>.</w:t>
      </w:r>
    </w:p>
  </w:footnote>
  <w:footnote w:id="8">
    <w:p w14:paraId="6BAEB846" w14:textId="2D455FDC"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601E6C">
            <w:t>Kakantousis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3608506C"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Content>
          <w:r w:rsidR="005D3CD0">
            <w:t>(</w:t>
          </w:r>
          <w:r w:rsidR="005D3CD0">
            <w:fldChar w:fldCharType="begin"/>
          </w:r>
          <w:r w:rsidR="005D3CD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5D3CD0">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3D652C">
        <w:rPr>
          <w:rFonts w:ascii="Courier New" w:hAnsi="Courier New" w:cs="Courier New"/>
          <w:i/>
        </w:rPr>
        <w:t>artifact/data_fet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6973FE80"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75676E">
        <w:rPr>
          <w:noProof/>
        </w:rPr>
        <w:instrText>4</w:instrText>
      </w:r>
    </w:fldSimple>
    <w:r>
      <w:instrText xml:space="preserve">&lt;&gt;"0" </w:instrText>
    </w:r>
    <w:r>
      <w:fldChar w:fldCharType="begin"/>
    </w:r>
    <w:r>
      <w:instrText xml:space="preserve"> QUOTE </w:instrText>
    </w:r>
    <w:fldSimple w:instr=" STYLEREF &quot;Überschrift 1&quot; \n \* MERGEFORMAT ">
      <w:r w:rsidR="0075676E">
        <w:rPr>
          <w:noProof/>
        </w:rPr>
        <w:instrText>4</w:instrText>
      </w:r>
    </w:fldSimple>
    <w:r>
      <w:instrText xml:space="preserve"> " " \* MERGEFORMAT </w:instrText>
    </w:r>
    <w:r>
      <w:fldChar w:fldCharType="separate"/>
    </w:r>
    <w:r w:rsidR="0075676E">
      <w:rPr>
        <w:noProof/>
      </w:rPr>
      <w:instrText>4</w:instrText>
    </w:r>
    <w:r w:rsidR="0075676E">
      <w:instrText xml:space="preserve"> </w:instrText>
    </w:r>
    <w:r>
      <w:fldChar w:fldCharType="end"/>
    </w:r>
    <w:r>
      <w:instrText xml:space="preserve"> \* MERGEFORMAT </w:instrText>
    </w:r>
    <w:r w:rsidR="0075676E">
      <w:fldChar w:fldCharType="separate"/>
    </w:r>
    <w:r w:rsidR="0075676E">
      <w:rPr>
        <w:noProof/>
      </w:rPr>
      <w:t xml:space="preserve">4 </w:t>
    </w:r>
    <w:r>
      <w:fldChar w:fldCharType="end"/>
    </w:r>
    <w:fldSimple w:instr=" STYLEREF &quot;Überschrift 1&quot; \* MERGEFORMAT ">
      <w:r w:rsidR="0075676E">
        <w:rPr>
          <w:noProof/>
        </w:rPr>
        <w:t>Design &amp; Development</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C90"/>
    <w:rsid w:val="0000300F"/>
    <w:rsid w:val="000030AB"/>
    <w:rsid w:val="0000310B"/>
    <w:rsid w:val="0000418A"/>
    <w:rsid w:val="000047D1"/>
    <w:rsid w:val="00005675"/>
    <w:rsid w:val="000057EA"/>
    <w:rsid w:val="00005A91"/>
    <w:rsid w:val="00005AEC"/>
    <w:rsid w:val="00006B03"/>
    <w:rsid w:val="00006B4D"/>
    <w:rsid w:val="00006E0F"/>
    <w:rsid w:val="000076BF"/>
    <w:rsid w:val="0001008E"/>
    <w:rsid w:val="000104D3"/>
    <w:rsid w:val="00010ABD"/>
    <w:rsid w:val="000111F8"/>
    <w:rsid w:val="000112D2"/>
    <w:rsid w:val="000114F5"/>
    <w:rsid w:val="00011667"/>
    <w:rsid w:val="00011858"/>
    <w:rsid w:val="00011F34"/>
    <w:rsid w:val="00012897"/>
    <w:rsid w:val="00012B9A"/>
    <w:rsid w:val="00012D31"/>
    <w:rsid w:val="000131D7"/>
    <w:rsid w:val="000139ED"/>
    <w:rsid w:val="00013B83"/>
    <w:rsid w:val="000147AC"/>
    <w:rsid w:val="0001594F"/>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E95"/>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66CA"/>
    <w:rsid w:val="0003731E"/>
    <w:rsid w:val="00037987"/>
    <w:rsid w:val="00040401"/>
    <w:rsid w:val="0004075A"/>
    <w:rsid w:val="00041301"/>
    <w:rsid w:val="00041683"/>
    <w:rsid w:val="000417BC"/>
    <w:rsid w:val="00041A2E"/>
    <w:rsid w:val="00041FE9"/>
    <w:rsid w:val="000433AE"/>
    <w:rsid w:val="00043484"/>
    <w:rsid w:val="00043FB6"/>
    <w:rsid w:val="000444E4"/>
    <w:rsid w:val="00044DC5"/>
    <w:rsid w:val="00044FEA"/>
    <w:rsid w:val="00047563"/>
    <w:rsid w:val="000476DF"/>
    <w:rsid w:val="000479EC"/>
    <w:rsid w:val="00047E2D"/>
    <w:rsid w:val="0005004B"/>
    <w:rsid w:val="00050499"/>
    <w:rsid w:val="000508F6"/>
    <w:rsid w:val="00050A2F"/>
    <w:rsid w:val="000513B4"/>
    <w:rsid w:val="0005232B"/>
    <w:rsid w:val="00052531"/>
    <w:rsid w:val="0005264E"/>
    <w:rsid w:val="00052D52"/>
    <w:rsid w:val="00053BB1"/>
    <w:rsid w:val="00053DCF"/>
    <w:rsid w:val="00054188"/>
    <w:rsid w:val="00054A4B"/>
    <w:rsid w:val="00055A86"/>
    <w:rsid w:val="00056575"/>
    <w:rsid w:val="00056785"/>
    <w:rsid w:val="00056C01"/>
    <w:rsid w:val="00056DDB"/>
    <w:rsid w:val="00056EA0"/>
    <w:rsid w:val="0005717C"/>
    <w:rsid w:val="00057A4A"/>
    <w:rsid w:val="00060300"/>
    <w:rsid w:val="00060836"/>
    <w:rsid w:val="00060D86"/>
    <w:rsid w:val="00060ED5"/>
    <w:rsid w:val="00061245"/>
    <w:rsid w:val="000614F6"/>
    <w:rsid w:val="000616E6"/>
    <w:rsid w:val="00061C13"/>
    <w:rsid w:val="00061EA9"/>
    <w:rsid w:val="00062013"/>
    <w:rsid w:val="0006256B"/>
    <w:rsid w:val="000626FF"/>
    <w:rsid w:val="000627B6"/>
    <w:rsid w:val="00063290"/>
    <w:rsid w:val="000637EC"/>
    <w:rsid w:val="00063926"/>
    <w:rsid w:val="000646D8"/>
    <w:rsid w:val="0006472E"/>
    <w:rsid w:val="00065174"/>
    <w:rsid w:val="000653B6"/>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9A8"/>
    <w:rsid w:val="00072204"/>
    <w:rsid w:val="00072753"/>
    <w:rsid w:val="00072A0E"/>
    <w:rsid w:val="00073A55"/>
    <w:rsid w:val="00073A71"/>
    <w:rsid w:val="00074157"/>
    <w:rsid w:val="0007433C"/>
    <w:rsid w:val="000745EE"/>
    <w:rsid w:val="000747FE"/>
    <w:rsid w:val="00075373"/>
    <w:rsid w:val="00075C5E"/>
    <w:rsid w:val="00075E29"/>
    <w:rsid w:val="00076077"/>
    <w:rsid w:val="00076152"/>
    <w:rsid w:val="000767AD"/>
    <w:rsid w:val="00076EC1"/>
    <w:rsid w:val="0007749C"/>
    <w:rsid w:val="00077714"/>
    <w:rsid w:val="00077D9E"/>
    <w:rsid w:val="0008051B"/>
    <w:rsid w:val="0008066C"/>
    <w:rsid w:val="00080B9A"/>
    <w:rsid w:val="00080CFB"/>
    <w:rsid w:val="000813BA"/>
    <w:rsid w:val="00081782"/>
    <w:rsid w:val="000818AD"/>
    <w:rsid w:val="00081947"/>
    <w:rsid w:val="00081D4F"/>
    <w:rsid w:val="00081EE2"/>
    <w:rsid w:val="00081F03"/>
    <w:rsid w:val="00082979"/>
    <w:rsid w:val="00082B23"/>
    <w:rsid w:val="00082B2C"/>
    <w:rsid w:val="00082C43"/>
    <w:rsid w:val="00082EA1"/>
    <w:rsid w:val="000833A2"/>
    <w:rsid w:val="00084229"/>
    <w:rsid w:val="00084C65"/>
    <w:rsid w:val="000850DD"/>
    <w:rsid w:val="000856AC"/>
    <w:rsid w:val="00085AAC"/>
    <w:rsid w:val="00085BBE"/>
    <w:rsid w:val="00085BCD"/>
    <w:rsid w:val="00086052"/>
    <w:rsid w:val="00086383"/>
    <w:rsid w:val="00086416"/>
    <w:rsid w:val="00086559"/>
    <w:rsid w:val="00086719"/>
    <w:rsid w:val="000867AA"/>
    <w:rsid w:val="000872C4"/>
    <w:rsid w:val="0008738A"/>
    <w:rsid w:val="0008799F"/>
    <w:rsid w:val="000902BD"/>
    <w:rsid w:val="00090667"/>
    <w:rsid w:val="00090805"/>
    <w:rsid w:val="00090E26"/>
    <w:rsid w:val="00090F24"/>
    <w:rsid w:val="000912D5"/>
    <w:rsid w:val="000915A9"/>
    <w:rsid w:val="000921EA"/>
    <w:rsid w:val="00092C7C"/>
    <w:rsid w:val="0009380A"/>
    <w:rsid w:val="000938E9"/>
    <w:rsid w:val="0009398A"/>
    <w:rsid w:val="00093B22"/>
    <w:rsid w:val="00094236"/>
    <w:rsid w:val="00094299"/>
    <w:rsid w:val="00094428"/>
    <w:rsid w:val="00094582"/>
    <w:rsid w:val="0009636E"/>
    <w:rsid w:val="000970E1"/>
    <w:rsid w:val="00097B2B"/>
    <w:rsid w:val="00097ECA"/>
    <w:rsid w:val="00097FFA"/>
    <w:rsid w:val="000A0566"/>
    <w:rsid w:val="000A0C72"/>
    <w:rsid w:val="000A0FE5"/>
    <w:rsid w:val="000A108A"/>
    <w:rsid w:val="000A1112"/>
    <w:rsid w:val="000A165F"/>
    <w:rsid w:val="000A1C19"/>
    <w:rsid w:val="000A202D"/>
    <w:rsid w:val="000A229A"/>
    <w:rsid w:val="000A2684"/>
    <w:rsid w:val="000A273A"/>
    <w:rsid w:val="000A2A94"/>
    <w:rsid w:val="000A30DA"/>
    <w:rsid w:val="000A31E5"/>
    <w:rsid w:val="000A3C0D"/>
    <w:rsid w:val="000A3DE1"/>
    <w:rsid w:val="000A4180"/>
    <w:rsid w:val="000A44CF"/>
    <w:rsid w:val="000A4A05"/>
    <w:rsid w:val="000A4AC8"/>
    <w:rsid w:val="000A4B5B"/>
    <w:rsid w:val="000A4CDB"/>
    <w:rsid w:val="000A4E01"/>
    <w:rsid w:val="000A521B"/>
    <w:rsid w:val="000A7214"/>
    <w:rsid w:val="000A75C7"/>
    <w:rsid w:val="000A784F"/>
    <w:rsid w:val="000A7A5A"/>
    <w:rsid w:val="000B00E2"/>
    <w:rsid w:val="000B0901"/>
    <w:rsid w:val="000B126B"/>
    <w:rsid w:val="000B137B"/>
    <w:rsid w:val="000B13BB"/>
    <w:rsid w:val="000B1C9C"/>
    <w:rsid w:val="000B1FDE"/>
    <w:rsid w:val="000B203E"/>
    <w:rsid w:val="000B3142"/>
    <w:rsid w:val="000B31CC"/>
    <w:rsid w:val="000B3768"/>
    <w:rsid w:val="000B3BE3"/>
    <w:rsid w:val="000B3CB4"/>
    <w:rsid w:val="000B43F0"/>
    <w:rsid w:val="000B4A08"/>
    <w:rsid w:val="000B4ECF"/>
    <w:rsid w:val="000B50D9"/>
    <w:rsid w:val="000B5420"/>
    <w:rsid w:val="000B5BDC"/>
    <w:rsid w:val="000B65C3"/>
    <w:rsid w:val="000B6D2F"/>
    <w:rsid w:val="000B705C"/>
    <w:rsid w:val="000B7B0E"/>
    <w:rsid w:val="000B7DF1"/>
    <w:rsid w:val="000C0C48"/>
    <w:rsid w:val="000C0C7E"/>
    <w:rsid w:val="000C0CCE"/>
    <w:rsid w:val="000C0FAB"/>
    <w:rsid w:val="000C278D"/>
    <w:rsid w:val="000C28FA"/>
    <w:rsid w:val="000C2D98"/>
    <w:rsid w:val="000C35BF"/>
    <w:rsid w:val="000C3652"/>
    <w:rsid w:val="000C3C14"/>
    <w:rsid w:val="000C3EB8"/>
    <w:rsid w:val="000C41E7"/>
    <w:rsid w:val="000C4466"/>
    <w:rsid w:val="000C4725"/>
    <w:rsid w:val="000C481F"/>
    <w:rsid w:val="000C4990"/>
    <w:rsid w:val="000C4DB8"/>
    <w:rsid w:val="000C510C"/>
    <w:rsid w:val="000C52C5"/>
    <w:rsid w:val="000C54A4"/>
    <w:rsid w:val="000C58F7"/>
    <w:rsid w:val="000C6265"/>
    <w:rsid w:val="000C68B0"/>
    <w:rsid w:val="000C76C3"/>
    <w:rsid w:val="000C7749"/>
    <w:rsid w:val="000C7A5F"/>
    <w:rsid w:val="000C7B10"/>
    <w:rsid w:val="000C7C8C"/>
    <w:rsid w:val="000C7CBD"/>
    <w:rsid w:val="000C7E47"/>
    <w:rsid w:val="000D01E0"/>
    <w:rsid w:val="000D049C"/>
    <w:rsid w:val="000D16C1"/>
    <w:rsid w:val="000D1CA3"/>
    <w:rsid w:val="000D21F3"/>
    <w:rsid w:val="000D24F4"/>
    <w:rsid w:val="000D2596"/>
    <w:rsid w:val="000D2EE4"/>
    <w:rsid w:val="000D30C8"/>
    <w:rsid w:val="000D3A68"/>
    <w:rsid w:val="000D3DA4"/>
    <w:rsid w:val="000D4679"/>
    <w:rsid w:val="000D4697"/>
    <w:rsid w:val="000D494D"/>
    <w:rsid w:val="000D56E8"/>
    <w:rsid w:val="000D6079"/>
    <w:rsid w:val="000D631B"/>
    <w:rsid w:val="000D645C"/>
    <w:rsid w:val="000D655E"/>
    <w:rsid w:val="000D69C7"/>
    <w:rsid w:val="000D6F17"/>
    <w:rsid w:val="000D74BD"/>
    <w:rsid w:val="000D7919"/>
    <w:rsid w:val="000D7FAB"/>
    <w:rsid w:val="000E1C82"/>
    <w:rsid w:val="000E250B"/>
    <w:rsid w:val="000E2720"/>
    <w:rsid w:val="000E279F"/>
    <w:rsid w:val="000E2840"/>
    <w:rsid w:val="000E2EDB"/>
    <w:rsid w:val="000E2F84"/>
    <w:rsid w:val="000E3192"/>
    <w:rsid w:val="000E31A1"/>
    <w:rsid w:val="000E3348"/>
    <w:rsid w:val="000E45B2"/>
    <w:rsid w:val="000E4D90"/>
    <w:rsid w:val="000E4DF4"/>
    <w:rsid w:val="000E5065"/>
    <w:rsid w:val="000E52D9"/>
    <w:rsid w:val="000E573A"/>
    <w:rsid w:val="000E589C"/>
    <w:rsid w:val="000E5CB7"/>
    <w:rsid w:val="000E5F17"/>
    <w:rsid w:val="000E6948"/>
    <w:rsid w:val="000E6E02"/>
    <w:rsid w:val="000E6E47"/>
    <w:rsid w:val="000E713A"/>
    <w:rsid w:val="000E769C"/>
    <w:rsid w:val="000F02D3"/>
    <w:rsid w:val="000F059A"/>
    <w:rsid w:val="000F0C15"/>
    <w:rsid w:val="000F0EDE"/>
    <w:rsid w:val="000F1438"/>
    <w:rsid w:val="000F1DBA"/>
    <w:rsid w:val="000F2BFF"/>
    <w:rsid w:val="000F2DF4"/>
    <w:rsid w:val="000F463F"/>
    <w:rsid w:val="000F4856"/>
    <w:rsid w:val="000F4C18"/>
    <w:rsid w:val="000F4D15"/>
    <w:rsid w:val="000F63ED"/>
    <w:rsid w:val="000F649B"/>
    <w:rsid w:val="000F69CF"/>
    <w:rsid w:val="000F6BFD"/>
    <w:rsid w:val="000F6EC7"/>
    <w:rsid w:val="000F730C"/>
    <w:rsid w:val="000F7746"/>
    <w:rsid w:val="000F7757"/>
    <w:rsid w:val="0010091A"/>
    <w:rsid w:val="00100CA2"/>
    <w:rsid w:val="00101166"/>
    <w:rsid w:val="0010185A"/>
    <w:rsid w:val="00101DF4"/>
    <w:rsid w:val="001025E7"/>
    <w:rsid w:val="001032D9"/>
    <w:rsid w:val="00103AB6"/>
    <w:rsid w:val="00104096"/>
    <w:rsid w:val="00104C91"/>
    <w:rsid w:val="0010599A"/>
    <w:rsid w:val="00106074"/>
    <w:rsid w:val="001061D5"/>
    <w:rsid w:val="00106CD0"/>
    <w:rsid w:val="001071C6"/>
    <w:rsid w:val="00107744"/>
    <w:rsid w:val="001078B2"/>
    <w:rsid w:val="00107DD4"/>
    <w:rsid w:val="001110F2"/>
    <w:rsid w:val="00111618"/>
    <w:rsid w:val="0011189E"/>
    <w:rsid w:val="00111AC6"/>
    <w:rsid w:val="00111C28"/>
    <w:rsid w:val="001120D2"/>
    <w:rsid w:val="00112B62"/>
    <w:rsid w:val="001131BD"/>
    <w:rsid w:val="00114477"/>
    <w:rsid w:val="0011467A"/>
    <w:rsid w:val="001147E9"/>
    <w:rsid w:val="00114AA2"/>
    <w:rsid w:val="00114B57"/>
    <w:rsid w:val="00114D07"/>
    <w:rsid w:val="00114D61"/>
    <w:rsid w:val="001157DB"/>
    <w:rsid w:val="00116081"/>
    <w:rsid w:val="00116261"/>
    <w:rsid w:val="0011705B"/>
    <w:rsid w:val="00117EEC"/>
    <w:rsid w:val="00120215"/>
    <w:rsid w:val="00120314"/>
    <w:rsid w:val="0012038E"/>
    <w:rsid w:val="00120399"/>
    <w:rsid w:val="00120B6E"/>
    <w:rsid w:val="001217D8"/>
    <w:rsid w:val="00121EEC"/>
    <w:rsid w:val="00121EF9"/>
    <w:rsid w:val="00122317"/>
    <w:rsid w:val="001224C3"/>
    <w:rsid w:val="001230D7"/>
    <w:rsid w:val="00123146"/>
    <w:rsid w:val="00123777"/>
    <w:rsid w:val="00123ECA"/>
    <w:rsid w:val="0012465F"/>
    <w:rsid w:val="0012467F"/>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CA5"/>
    <w:rsid w:val="00132D47"/>
    <w:rsid w:val="00132DF5"/>
    <w:rsid w:val="0013338B"/>
    <w:rsid w:val="00133AB3"/>
    <w:rsid w:val="00134687"/>
    <w:rsid w:val="00134AC6"/>
    <w:rsid w:val="001353B4"/>
    <w:rsid w:val="00135835"/>
    <w:rsid w:val="00135C54"/>
    <w:rsid w:val="00135CA3"/>
    <w:rsid w:val="00136471"/>
    <w:rsid w:val="0013664A"/>
    <w:rsid w:val="00136708"/>
    <w:rsid w:val="001368D4"/>
    <w:rsid w:val="00137673"/>
    <w:rsid w:val="0013787D"/>
    <w:rsid w:val="00140195"/>
    <w:rsid w:val="00140660"/>
    <w:rsid w:val="001406F3"/>
    <w:rsid w:val="0014073E"/>
    <w:rsid w:val="00140D67"/>
    <w:rsid w:val="0014109A"/>
    <w:rsid w:val="00141751"/>
    <w:rsid w:val="00141C94"/>
    <w:rsid w:val="00141F57"/>
    <w:rsid w:val="00142B72"/>
    <w:rsid w:val="00143321"/>
    <w:rsid w:val="00143D60"/>
    <w:rsid w:val="0014409D"/>
    <w:rsid w:val="00144BE2"/>
    <w:rsid w:val="00144EFB"/>
    <w:rsid w:val="0014524D"/>
    <w:rsid w:val="001460C5"/>
    <w:rsid w:val="0014677E"/>
    <w:rsid w:val="00146856"/>
    <w:rsid w:val="001468D5"/>
    <w:rsid w:val="00146FE1"/>
    <w:rsid w:val="001473E0"/>
    <w:rsid w:val="001506C9"/>
    <w:rsid w:val="00150C90"/>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E16"/>
    <w:rsid w:val="0015778C"/>
    <w:rsid w:val="001579E4"/>
    <w:rsid w:val="001606A4"/>
    <w:rsid w:val="00160963"/>
    <w:rsid w:val="00160AD9"/>
    <w:rsid w:val="00160CFA"/>
    <w:rsid w:val="00160E08"/>
    <w:rsid w:val="001620A1"/>
    <w:rsid w:val="00162525"/>
    <w:rsid w:val="0016311C"/>
    <w:rsid w:val="00163B26"/>
    <w:rsid w:val="00163F5C"/>
    <w:rsid w:val="00164630"/>
    <w:rsid w:val="00165253"/>
    <w:rsid w:val="00165452"/>
    <w:rsid w:val="00165CAD"/>
    <w:rsid w:val="00166255"/>
    <w:rsid w:val="0016693F"/>
    <w:rsid w:val="00166AC1"/>
    <w:rsid w:val="00167371"/>
    <w:rsid w:val="00167523"/>
    <w:rsid w:val="0016783E"/>
    <w:rsid w:val="00167B1D"/>
    <w:rsid w:val="00170549"/>
    <w:rsid w:val="00171DDA"/>
    <w:rsid w:val="00172450"/>
    <w:rsid w:val="00172C5D"/>
    <w:rsid w:val="00173577"/>
    <w:rsid w:val="0017377E"/>
    <w:rsid w:val="00173A6B"/>
    <w:rsid w:val="001742EE"/>
    <w:rsid w:val="0017546E"/>
    <w:rsid w:val="00175C3E"/>
    <w:rsid w:val="0017628F"/>
    <w:rsid w:val="0017727E"/>
    <w:rsid w:val="0017732E"/>
    <w:rsid w:val="00177600"/>
    <w:rsid w:val="001776D1"/>
    <w:rsid w:val="00177C64"/>
    <w:rsid w:val="00177CF9"/>
    <w:rsid w:val="00177E0B"/>
    <w:rsid w:val="001807BC"/>
    <w:rsid w:val="00180B18"/>
    <w:rsid w:val="00181239"/>
    <w:rsid w:val="0018145C"/>
    <w:rsid w:val="00182277"/>
    <w:rsid w:val="00182553"/>
    <w:rsid w:val="001826BF"/>
    <w:rsid w:val="001826E5"/>
    <w:rsid w:val="001831F9"/>
    <w:rsid w:val="00183B1A"/>
    <w:rsid w:val="00183C06"/>
    <w:rsid w:val="00183CD7"/>
    <w:rsid w:val="00183E9D"/>
    <w:rsid w:val="00184360"/>
    <w:rsid w:val="00184999"/>
    <w:rsid w:val="001849B6"/>
    <w:rsid w:val="00185961"/>
    <w:rsid w:val="001859EF"/>
    <w:rsid w:val="00185A63"/>
    <w:rsid w:val="00185C8C"/>
    <w:rsid w:val="00186ED4"/>
    <w:rsid w:val="00186F97"/>
    <w:rsid w:val="00187CEF"/>
    <w:rsid w:val="00190A00"/>
    <w:rsid w:val="00190FB2"/>
    <w:rsid w:val="001910A7"/>
    <w:rsid w:val="001913AA"/>
    <w:rsid w:val="00191646"/>
    <w:rsid w:val="00191825"/>
    <w:rsid w:val="00191ED2"/>
    <w:rsid w:val="00192320"/>
    <w:rsid w:val="00192A55"/>
    <w:rsid w:val="00192E7A"/>
    <w:rsid w:val="001932BD"/>
    <w:rsid w:val="001932E8"/>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2263"/>
    <w:rsid w:val="001A2AD4"/>
    <w:rsid w:val="001A2B6D"/>
    <w:rsid w:val="001A2B8F"/>
    <w:rsid w:val="001A2F82"/>
    <w:rsid w:val="001A324F"/>
    <w:rsid w:val="001A32C0"/>
    <w:rsid w:val="001A34D2"/>
    <w:rsid w:val="001A3CFA"/>
    <w:rsid w:val="001A4253"/>
    <w:rsid w:val="001A4692"/>
    <w:rsid w:val="001A4E60"/>
    <w:rsid w:val="001A51C0"/>
    <w:rsid w:val="001A530B"/>
    <w:rsid w:val="001A536F"/>
    <w:rsid w:val="001A543D"/>
    <w:rsid w:val="001A58D8"/>
    <w:rsid w:val="001A5E33"/>
    <w:rsid w:val="001A61FB"/>
    <w:rsid w:val="001A6495"/>
    <w:rsid w:val="001A6C83"/>
    <w:rsid w:val="001A6C95"/>
    <w:rsid w:val="001A7F1F"/>
    <w:rsid w:val="001B077A"/>
    <w:rsid w:val="001B0A55"/>
    <w:rsid w:val="001B1A48"/>
    <w:rsid w:val="001B1F15"/>
    <w:rsid w:val="001B25BC"/>
    <w:rsid w:val="001B2A3B"/>
    <w:rsid w:val="001B2CC3"/>
    <w:rsid w:val="001B2EC3"/>
    <w:rsid w:val="001B34D9"/>
    <w:rsid w:val="001B3B4C"/>
    <w:rsid w:val="001B3CDA"/>
    <w:rsid w:val="001B3E3E"/>
    <w:rsid w:val="001B44BA"/>
    <w:rsid w:val="001B500E"/>
    <w:rsid w:val="001B56D3"/>
    <w:rsid w:val="001B5868"/>
    <w:rsid w:val="001B6163"/>
    <w:rsid w:val="001B6168"/>
    <w:rsid w:val="001B64C2"/>
    <w:rsid w:val="001B66F2"/>
    <w:rsid w:val="001B6B7D"/>
    <w:rsid w:val="001B6CCB"/>
    <w:rsid w:val="001B6EA7"/>
    <w:rsid w:val="001B7028"/>
    <w:rsid w:val="001B7658"/>
    <w:rsid w:val="001B7F8D"/>
    <w:rsid w:val="001C06EF"/>
    <w:rsid w:val="001C0B80"/>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663"/>
    <w:rsid w:val="001C7D41"/>
    <w:rsid w:val="001D0292"/>
    <w:rsid w:val="001D08DB"/>
    <w:rsid w:val="001D0AD6"/>
    <w:rsid w:val="001D1300"/>
    <w:rsid w:val="001D1920"/>
    <w:rsid w:val="001D238D"/>
    <w:rsid w:val="001D26AB"/>
    <w:rsid w:val="001D310D"/>
    <w:rsid w:val="001D36A4"/>
    <w:rsid w:val="001D3D88"/>
    <w:rsid w:val="001D4CE2"/>
    <w:rsid w:val="001D4D54"/>
    <w:rsid w:val="001D538C"/>
    <w:rsid w:val="001D573D"/>
    <w:rsid w:val="001D5A01"/>
    <w:rsid w:val="001D6836"/>
    <w:rsid w:val="001E00A2"/>
    <w:rsid w:val="001E056B"/>
    <w:rsid w:val="001E0577"/>
    <w:rsid w:val="001E07F1"/>
    <w:rsid w:val="001E0820"/>
    <w:rsid w:val="001E09B8"/>
    <w:rsid w:val="001E0EE1"/>
    <w:rsid w:val="001E12BE"/>
    <w:rsid w:val="001E14A6"/>
    <w:rsid w:val="001E19BD"/>
    <w:rsid w:val="001E19D5"/>
    <w:rsid w:val="001E283F"/>
    <w:rsid w:val="001E28AC"/>
    <w:rsid w:val="001E3729"/>
    <w:rsid w:val="001E3938"/>
    <w:rsid w:val="001E3AE4"/>
    <w:rsid w:val="001E3D20"/>
    <w:rsid w:val="001E3E25"/>
    <w:rsid w:val="001E3E5A"/>
    <w:rsid w:val="001E4891"/>
    <w:rsid w:val="001E4D20"/>
    <w:rsid w:val="001E4EE2"/>
    <w:rsid w:val="001E4FF9"/>
    <w:rsid w:val="001E502F"/>
    <w:rsid w:val="001E5217"/>
    <w:rsid w:val="001E59D8"/>
    <w:rsid w:val="001E7179"/>
    <w:rsid w:val="001E73B3"/>
    <w:rsid w:val="001E7514"/>
    <w:rsid w:val="001E7808"/>
    <w:rsid w:val="001E7A92"/>
    <w:rsid w:val="001E7BE6"/>
    <w:rsid w:val="001F0642"/>
    <w:rsid w:val="001F06DF"/>
    <w:rsid w:val="001F14C3"/>
    <w:rsid w:val="001F175E"/>
    <w:rsid w:val="001F1862"/>
    <w:rsid w:val="001F2B1A"/>
    <w:rsid w:val="001F2BDD"/>
    <w:rsid w:val="001F343B"/>
    <w:rsid w:val="001F3F8C"/>
    <w:rsid w:val="001F4CAB"/>
    <w:rsid w:val="001F4E71"/>
    <w:rsid w:val="001F52EE"/>
    <w:rsid w:val="001F56B1"/>
    <w:rsid w:val="001F5D94"/>
    <w:rsid w:val="001F5DC4"/>
    <w:rsid w:val="001F6990"/>
    <w:rsid w:val="001F6AFC"/>
    <w:rsid w:val="001F6DBC"/>
    <w:rsid w:val="001F6E12"/>
    <w:rsid w:val="001F7166"/>
    <w:rsid w:val="001F73A8"/>
    <w:rsid w:val="001F7514"/>
    <w:rsid w:val="00200EAF"/>
    <w:rsid w:val="0020143D"/>
    <w:rsid w:val="002036BB"/>
    <w:rsid w:val="00203971"/>
    <w:rsid w:val="002039C7"/>
    <w:rsid w:val="002039DB"/>
    <w:rsid w:val="00203DAB"/>
    <w:rsid w:val="00203FE9"/>
    <w:rsid w:val="00204267"/>
    <w:rsid w:val="00204B11"/>
    <w:rsid w:val="00204E4D"/>
    <w:rsid w:val="00205090"/>
    <w:rsid w:val="002052AE"/>
    <w:rsid w:val="0020543F"/>
    <w:rsid w:val="002057FD"/>
    <w:rsid w:val="00205E02"/>
    <w:rsid w:val="002063AA"/>
    <w:rsid w:val="002069F8"/>
    <w:rsid w:val="00207026"/>
    <w:rsid w:val="00207FD7"/>
    <w:rsid w:val="002100E4"/>
    <w:rsid w:val="00210883"/>
    <w:rsid w:val="0021168F"/>
    <w:rsid w:val="002116C5"/>
    <w:rsid w:val="002125E7"/>
    <w:rsid w:val="00212EAA"/>
    <w:rsid w:val="0021362D"/>
    <w:rsid w:val="00213CB2"/>
    <w:rsid w:val="002143C1"/>
    <w:rsid w:val="00214AA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12D9"/>
    <w:rsid w:val="00221FCC"/>
    <w:rsid w:val="00222822"/>
    <w:rsid w:val="00223825"/>
    <w:rsid w:val="00223B92"/>
    <w:rsid w:val="002242F4"/>
    <w:rsid w:val="00224C47"/>
    <w:rsid w:val="00225568"/>
    <w:rsid w:val="00225717"/>
    <w:rsid w:val="002257BC"/>
    <w:rsid w:val="002258F8"/>
    <w:rsid w:val="00225EC6"/>
    <w:rsid w:val="002265A2"/>
    <w:rsid w:val="00226D4B"/>
    <w:rsid w:val="00226EFA"/>
    <w:rsid w:val="00227019"/>
    <w:rsid w:val="0023025E"/>
    <w:rsid w:val="00230D28"/>
    <w:rsid w:val="00230D77"/>
    <w:rsid w:val="00231149"/>
    <w:rsid w:val="002314CF"/>
    <w:rsid w:val="0023165D"/>
    <w:rsid w:val="002318C1"/>
    <w:rsid w:val="00231C3F"/>
    <w:rsid w:val="00232ABB"/>
    <w:rsid w:val="00232C25"/>
    <w:rsid w:val="00233401"/>
    <w:rsid w:val="002334F3"/>
    <w:rsid w:val="00233D83"/>
    <w:rsid w:val="00233D8F"/>
    <w:rsid w:val="002340F5"/>
    <w:rsid w:val="002343DF"/>
    <w:rsid w:val="002363D7"/>
    <w:rsid w:val="00236538"/>
    <w:rsid w:val="00236DA2"/>
    <w:rsid w:val="002378C5"/>
    <w:rsid w:val="00237B17"/>
    <w:rsid w:val="0024070B"/>
    <w:rsid w:val="00241141"/>
    <w:rsid w:val="002415CA"/>
    <w:rsid w:val="00241C4C"/>
    <w:rsid w:val="00241DFF"/>
    <w:rsid w:val="002425A6"/>
    <w:rsid w:val="0024289C"/>
    <w:rsid w:val="002428BF"/>
    <w:rsid w:val="00242D40"/>
    <w:rsid w:val="00243864"/>
    <w:rsid w:val="00243E49"/>
    <w:rsid w:val="00244A17"/>
    <w:rsid w:val="00245267"/>
    <w:rsid w:val="00245304"/>
    <w:rsid w:val="00245FFE"/>
    <w:rsid w:val="002460F3"/>
    <w:rsid w:val="002467CC"/>
    <w:rsid w:val="002478C4"/>
    <w:rsid w:val="0025063D"/>
    <w:rsid w:val="00250769"/>
    <w:rsid w:val="00250DDD"/>
    <w:rsid w:val="00250F37"/>
    <w:rsid w:val="00251C42"/>
    <w:rsid w:val="0025206A"/>
    <w:rsid w:val="002529D4"/>
    <w:rsid w:val="002531A2"/>
    <w:rsid w:val="002535B1"/>
    <w:rsid w:val="00253F00"/>
    <w:rsid w:val="002541F5"/>
    <w:rsid w:val="00254D42"/>
    <w:rsid w:val="00254F2F"/>
    <w:rsid w:val="00255F11"/>
    <w:rsid w:val="002561D3"/>
    <w:rsid w:val="00257564"/>
    <w:rsid w:val="0025772F"/>
    <w:rsid w:val="00257BD3"/>
    <w:rsid w:val="00257C1C"/>
    <w:rsid w:val="00257CA8"/>
    <w:rsid w:val="00257DEA"/>
    <w:rsid w:val="0026016C"/>
    <w:rsid w:val="00260407"/>
    <w:rsid w:val="0026049F"/>
    <w:rsid w:val="002606FA"/>
    <w:rsid w:val="00261A00"/>
    <w:rsid w:val="00261AE3"/>
    <w:rsid w:val="00262020"/>
    <w:rsid w:val="002620D8"/>
    <w:rsid w:val="00262185"/>
    <w:rsid w:val="00262420"/>
    <w:rsid w:val="0026260A"/>
    <w:rsid w:val="0026298F"/>
    <w:rsid w:val="00262CE9"/>
    <w:rsid w:val="002642C9"/>
    <w:rsid w:val="00264A97"/>
    <w:rsid w:val="00264BDD"/>
    <w:rsid w:val="002651F4"/>
    <w:rsid w:val="0026584E"/>
    <w:rsid w:val="00265F36"/>
    <w:rsid w:val="00266304"/>
    <w:rsid w:val="0026631B"/>
    <w:rsid w:val="00266C07"/>
    <w:rsid w:val="00266C5D"/>
    <w:rsid w:val="0026717E"/>
    <w:rsid w:val="00267267"/>
    <w:rsid w:val="00267CB7"/>
    <w:rsid w:val="00267F9B"/>
    <w:rsid w:val="0027010D"/>
    <w:rsid w:val="00270313"/>
    <w:rsid w:val="002708AC"/>
    <w:rsid w:val="00270A65"/>
    <w:rsid w:val="002710DB"/>
    <w:rsid w:val="002713AB"/>
    <w:rsid w:val="00271521"/>
    <w:rsid w:val="00271CCC"/>
    <w:rsid w:val="00271E8F"/>
    <w:rsid w:val="00272621"/>
    <w:rsid w:val="00273390"/>
    <w:rsid w:val="00273B1A"/>
    <w:rsid w:val="00273E03"/>
    <w:rsid w:val="002741F4"/>
    <w:rsid w:val="00274381"/>
    <w:rsid w:val="00274859"/>
    <w:rsid w:val="00274E27"/>
    <w:rsid w:val="00275884"/>
    <w:rsid w:val="00275BFF"/>
    <w:rsid w:val="00275D98"/>
    <w:rsid w:val="00275EC9"/>
    <w:rsid w:val="00276A29"/>
    <w:rsid w:val="002779A4"/>
    <w:rsid w:val="00277D50"/>
    <w:rsid w:val="00280C9B"/>
    <w:rsid w:val="00282BA2"/>
    <w:rsid w:val="00282DAD"/>
    <w:rsid w:val="00282E98"/>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B5F"/>
    <w:rsid w:val="002917AE"/>
    <w:rsid w:val="00291D9B"/>
    <w:rsid w:val="00291F6F"/>
    <w:rsid w:val="002920B9"/>
    <w:rsid w:val="00292DDE"/>
    <w:rsid w:val="00293A54"/>
    <w:rsid w:val="00294099"/>
    <w:rsid w:val="0029463E"/>
    <w:rsid w:val="00294F81"/>
    <w:rsid w:val="00295437"/>
    <w:rsid w:val="0029578B"/>
    <w:rsid w:val="002957DC"/>
    <w:rsid w:val="0029592F"/>
    <w:rsid w:val="00296067"/>
    <w:rsid w:val="0029624D"/>
    <w:rsid w:val="00296BF3"/>
    <w:rsid w:val="00296CB6"/>
    <w:rsid w:val="002971AD"/>
    <w:rsid w:val="0029770B"/>
    <w:rsid w:val="00297DAF"/>
    <w:rsid w:val="002A004F"/>
    <w:rsid w:val="002A02C6"/>
    <w:rsid w:val="002A0DFE"/>
    <w:rsid w:val="002A0F19"/>
    <w:rsid w:val="002A0FB0"/>
    <w:rsid w:val="002A118F"/>
    <w:rsid w:val="002A1628"/>
    <w:rsid w:val="002A2157"/>
    <w:rsid w:val="002A2304"/>
    <w:rsid w:val="002A2942"/>
    <w:rsid w:val="002A30A3"/>
    <w:rsid w:val="002A30C4"/>
    <w:rsid w:val="002A3230"/>
    <w:rsid w:val="002A34FE"/>
    <w:rsid w:val="002A46AE"/>
    <w:rsid w:val="002A4880"/>
    <w:rsid w:val="002A5A5E"/>
    <w:rsid w:val="002A6873"/>
    <w:rsid w:val="002A7CBC"/>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0E6D"/>
    <w:rsid w:val="002C103B"/>
    <w:rsid w:val="002C1881"/>
    <w:rsid w:val="002C1BCD"/>
    <w:rsid w:val="002C21B2"/>
    <w:rsid w:val="002C2223"/>
    <w:rsid w:val="002C23C4"/>
    <w:rsid w:val="002C3174"/>
    <w:rsid w:val="002C3336"/>
    <w:rsid w:val="002C3765"/>
    <w:rsid w:val="002C4529"/>
    <w:rsid w:val="002C45F9"/>
    <w:rsid w:val="002C523A"/>
    <w:rsid w:val="002C526C"/>
    <w:rsid w:val="002C55C0"/>
    <w:rsid w:val="002C586A"/>
    <w:rsid w:val="002C5EF8"/>
    <w:rsid w:val="002C669A"/>
    <w:rsid w:val="002C6B84"/>
    <w:rsid w:val="002D050F"/>
    <w:rsid w:val="002D07B9"/>
    <w:rsid w:val="002D0A37"/>
    <w:rsid w:val="002D1C1F"/>
    <w:rsid w:val="002D2676"/>
    <w:rsid w:val="002D2A1A"/>
    <w:rsid w:val="002D3810"/>
    <w:rsid w:val="002D3836"/>
    <w:rsid w:val="002D4038"/>
    <w:rsid w:val="002D4469"/>
    <w:rsid w:val="002D44EB"/>
    <w:rsid w:val="002D46D9"/>
    <w:rsid w:val="002D4C3D"/>
    <w:rsid w:val="002D4FBE"/>
    <w:rsid w:val="002D519D"/>
    <w:rsid w:val="002D5C45"/>
    <w:rsid w:val="002D5CBF"/>
    <w:rsid w:val="002D5D83"/>
    <w:rsid w:val="002D6006"/>
    <w:rsid w:val="002D6654"/>
    <w:rsid w:val="002D6CE9"/>
    <w:rsid w:val="002D6D90"/>
    <w:rsid w:val="002D7C8E"/>
    <w:rsid w:val="002E11DB"/>
    <w:rsid w:val="002E219D"/>
    <w:rsid w:val="002E3FF7"/>
    <w:rsid w:val="002E4534"/>
    <w:rsid w:val="002E453F"/>
    <w:rsid w:val="002E5035"/>
    <w:rsid w:val="002E5CC0"/>
    <w:rsid w:val="002E5D8D"/>
    <w:rsid w:val="002E5F21"/>
    <w:rsid w:val="002E6210"/>
    <w:rsid w:val="002E6309"/>
    <w:rsid w:val="002E7041"/>
    <w:rsid w:val="002E7435"/>
    <w:rsid w:val="002E791B"/>
    <w:rsid w:val="002E7B83"/>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A99"/>
    <w:rsid w:val="00301BBE"/>
    <w:rsid w:val="00302259"/>
    <w:rsid w:val="0030256D"/>
    <w:rsid w:val="00302928"/>
    <w:rsid w:val="00302B1F"/>
    <w:rsid w:val="00302D09"/>
    <w:rsid w:val="00303178"/>
    <w:rsid w:val="00303295"/>
    <w:rsid w:val="003033A4"/>
    <w:rsid w:val="00303BF8"/>
    <w:rsid w:val="00303EBD"/>
    <w:rsid w:val="00303FB9"/>
    <w:rsid w:val="00304520"/>
    <w:rsid w:val="003048EE"/>
    <w:rsid w:val="00304E72"/>
    <w:rsid w:val="00304FCD"/>
    <w:rsid w:val="003056CC"/>
    <w:rsid w:val="00305E76"/>
    <w:rsid w:val="003065CD"/>
    <w:rsid w:val="00306886"/>
    <w:rsid w:val="003068C8"/>
    <w:rsid w:val="00306D74"/>
    <w:rsid w:val="00307262"/>
    <w:rsid w:val="0030762B"/>
    <w:rsid w:val="0030796D"/>
    <w:rsid w:val="00307D2A"/>
    <w:rsid w:val="00307D35"/>
    <w:rsid w:val="003101F1"/>
    <w:rsid w:val="0031088D"/>
    <w:rsid w:val="0031104B"/>
    <w:rsid w:val="00311242"/>
    <w:rsid w:val="00311599"/>
    <w:rsid w:val="003119CD"/>
    <w:rsid w:val="00311D26"/>
    <w:rsid w:val="00311D5E"/>
    <w:rsid w:val="00311E36"/>
    <w:rsid w:val="00312014"/>
    <w:rsid w:val="003121AE"/>
    <w:rsid w:val="00312487"/>
    <w:rsid w:val="00312FE9"/>
    <w:rsid w:val="0031323C"/>
    <w:rsid w:val="00313E23"/>
    <w:rsid w:val="00313FA7"/>
    <w:rsid w:val="00314277"/>
    <w:rsid w:val="00314DA1"/>
    <w:rsid w:val="00314E6B"/>
    <w:rsid w:val="00315411"/>
    <w:rsid w:val="00315472"/>
    <w:rsid w:val="003155EB"/>
    <w:rsid w:val="00315765"/>
    <w:rsid w:val="00315BBA"/>
    <w:rsid w:val="00315CE4"/>
    <w:rsid w:val="00316CD7"/>
    <w:rsid w:val="0031775E"/>
    <w:rsid w:val="003178C8"/>
    <w:rsid w:val="00317BF4"/>
    <w:rsid w:val="00320026"/>
    <w:rsid w:val="00320028"/>
    <w:rsid w:val="00320125"/>
    <w:rsid w:val="00320340"/>
    <w:rsid w:val="00320348"/>
    <w:rsid w:val="00320465"/>
    <w:rsid w:val="00320487"/>
    <w:rsid w:val="00320A37"/>
    <w:rsid w:val="0032136F"/>
    <w:rsid w:val="003228CD"/>
    <w:rsid w:val="00322BE4"/>
    <w:rsid w:val="00322FB9"/>
    <w:rsid w:val="003235DF"/>
    <w:rsid w:val="00323A32"/>
    <w:rsid w:val="00323DBF"/>
    <w:rsid w:val="0032415A"/>
    <w:rsid w:val="00324320"/>
    <w:rsid w:val="003250E8"/>
    <w:rsid w:val="00325120"/>
    <w:rsid w:val="0032547D"/>
    <w:rsid w:val="00325BD8"/>
    <w:rsid w:val="00325EF4"/>
    <w:rsid w:val="003263C0"/>
    <w:rsid w:val="00326CB8"/>
    <w:rsid w:val="00326E22"/>
    <w:rsid w:val="00327411"/>
    <w:rsid w:val="0032767F"/>
    <w:rsid w:val="00327796"/>
    <w:rsid w:val="00327CBC"/>
    <w:rsid w:val="00327ECE"/>
    <w:rsid w:val="0033035F"/>
    <w:rsid w:val="00330483"/>
    <w:rsid w:val="003304A8"/>
    <w:rsid w:val="0033076E"/>
    <w:rsid w:val="00330E36"/>
    <w:rsid w:val="00331124"/>
    <w:rsid w:val="0033113A"/>
    <w:rsid w:val="003316D9"/>
    <w:rsid w:val="003328A0"/>
    <w:rsid w:val="003328C5"/>
    <w:rsid w:val="003329A6"/>
    <w:rsid w:val="003331F5"/>
    <w:rsid w:val="00333997"/>
    <w:rsid w:val="0033399F"/>
    <w:rsid w:val="0033400C"/>
    <w:rsid w:val="0033408A"/>
    <w:rsid w:val="0033436B"/>
    <w:rsid w:val="00334598"/>
    <w:rsid w:val="00334BC2"/>
    <w:rsid w:val="00334C49"/>
    <w:rsid w:val="00334E9C"/>
    <w:rsid w:val="003353EE"/>
    <w:rsid w:val="00335597"/>
    <w:rsid w:val="00335697"/>
    <w:rsid w:val="00335C76"/>
    <w:rsid w:val="0033641C"/>
    <w:rsid w:val="0033686E"/>
    <w:rsid w:val="003373D0"/>
    <w:rsid w:val="00337547"/>
    <w:rsid w:val="0033770B"/>
    <w:rsid w:val="00340166"/>
    <w:rsid w:val="003401E0"/>
    <w:rsid w:val="00340216"/>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8B4"/>
    <w:rsid w:val="00344E1A"/>
    <w:rsid w:val="0034544D"/>
    <w:rsid w:val="003456CC"/>
    <w:rsid w:val="003457B3"/>
    <w:rsid w:val="003462E7"/>
    <w:rsid w:val="00346793"/>
    <w:rsid w:val="0034689D"/>
    <w:rsid w:val="00347443"/>
    <w:rsid w:val="00347450"/>
    <w:rsid w:val="003504D8"/>
    <w:rsid w:val="00350B5D"/>
    <w:rsid w:val="00350C9C"/>
    <w:rsid w:val="00350D0A"/>
    <w:rsid w:val="00351108"/>
    <w:rsid w:val="003511CB"/>
    <w:rsid w:val="00351285"/>
    <w:rsid w:val="00352216"/>
    <w:rsid w:val="0035268F"/>
    <w:rsid w:val="00352949"/>
    <w:rsid w:val="00352A84"/>
    <w:rsid w:val="00352C46"/>
    <w:rsid w:val="00352F08"/>
    <w:rsid w:val="00352F77"/>
    <w:rsid w:val="00353214"/>
    <w:rsid w:val="003532A2"/>
    <w:rsid w:val="00353DF2"/>
    <w:rsid w:val="00354793"/>
    <w:rsid w:val="00354B92"/>
    <w:rsid w:val="00354C1F"/>
    <w:rsid w:val="00354EC6"/>
    <w:rsid w:val="003551E4"/>
    <w:rsid w:val="0035526C"/>
    <w:rsid w:val="00355AFD"/>
    <w:rsid w:val="0035671D"/>
    <w:rsid w:val="00356DBF"/>
    <w:rsid w:val="003575CE"/>
    <w:rsid w:val="003576F1"/>
    <w:rsid w:val="00360BE9"/>
    <w:rsid w:val="003612C1"/>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7E4"/>
    <w:rsid w:val="003711ED"/>
    <w:rsid w:val="003715DB"/>
    <w:rsid w:val="00371D61"/>
    <w:rsid w:val="00371D7E"/>
    <w:rsid w:val="003721DE"/>
    <w:rsid w:val="003722D0"/>
    <w:rsid w:val="0037293B"/>
    <w:rsid w:val="00372A73"/>
    <w:rsid w:val="003735E4"/>
    <w:rsid w:val="00373C18"/>
    <w:rsid w:val="00374A22"/>
    <w:rsid w:val="00374F39"/>
    <w:rsid w:val="003750B4"/>
    <w:rsid w:val="0037652C"/>
    <w:rsid w:val="00376DCD"/>
    <w:rsid w:val="00377767"/>
    <w:rsid w:val="00377EA0"/>
    <w:rsid w:val="003804B2"/>
    <w:rsid w:val="00380B66"/>
    <w:rsid w:val="00380C58"/>
    <w:rsid w:val="0038191A"/>
    <w:rsid w:val="00381B2E"/>
    <w:rsid w:val="00381BF0"/>
    <w:rsid w:val="00381F60"/>
    <w:rsid w:val="00382B92"/>
    <w:rsid w:val="00382C51"/>
    <w:rsid w:val="00382F90"/>
    <w:rsid w:val="00383260"/>
    <w:rsid w:val="00383561"/>
    <w:rsid w:val="00383EB1"/>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965"/>
    <w:rsid w:val="00394C7B"/>
    <w:rsid w:val="00395920"/>
    <w:rsid w:val="00395BD7"/>
    <w:rsid w:val="00396A61"/>
    <w:rsid w:val="0039739C"/>
    <w:rsid w:val="0039766B"/>
    <w:rsid w:val="003A040D"/>
    <w:rsid w:val="003A04B2"/>
    <w:rsid w:val="003A0B41"/>
    <w:rsid w:val="003A0C20"/>
    <w:rsid w:val="003A0E15"/>
    <w:rsid w:val="003A19F4"/>
    <w:rsid w:val="003A1FF9"/>
    <w:rsid w:val="003A26DB"/>
    <w:rsid w:val="003A2768"/>
    <w:rsid w:val="003A3630"/>
    <w:rsid w:val="003A3A27"/>
    <w:rsid w:val="003A3F8E"/>
    <w:rsid w:val="003A4109"/>
    <w:rsid w:val="003A415D"/>
    <w:rsid w:val="003A4673"/>
    <w:rsid w:val="003A4FF9"/>
    <w:rsid w:val="003A5B05"/>
    <w:rsid w:val="003A5BA9"/>
    <w:rsid w:val="003A617B"/>
    <w:rsid w:val="003A6578"/>
    <w:rsid w:val="003A664C"/>
    <w:rsid w:val="003A6DF8"/>
    <w:rsid w:val="003A6FB3"/>
    <w:rsid w:val="003A7ACA"/>
    <w:rsid w:val="003B07BB"/>
    <w:rsid w:val="003B07F2"/>
    <w:rsid w:val="003B1208"/>
    <w:rsid w:val="003B12BE"/>
    <w:rsid w:val="003B1493"/>
    <w:rsid w:val="003B1995"/>
    <w:rsid w:val="003B2E18"/>
    <w:rsid w:val="003B30D4"/>
    <w:rsid w:val="003B3229"/>
    <w:rsid w:val="003B3A5E"/>
    <w:rsid w:val="003B3A6B"/>
    <w:rsid w:val="003B3FBB"/>
    <w:rsid w:val="003B3FD1"/>
    <w:rsid w:val="003B55EC"/>
    <w:rsid w:val="003B5C65"/>
    <w:rsid w:val="003B5CD2"/>
    <w:rsid w:val="003B6761"/>
    <w:rsid w:val="003B6A8B"/>
    <w:rsid w:val="003B6CAB"/>
    <w:rsid w:val="003B6DF9"/>
    <w:rsid w:val="003B75B3"/>
    <w:rsid w:val="003B7B78"/>
    <w:rsid w:val="003B7D45"/>
    <w:rsid w:val="003C0CA9"/>
    <w:rsid w:val="003C101E"/>
    <w:rsid w:val="003C1DF1"/>
    <w:rsid w:val="003C2CD1"/>
    <w:rsid w:val="003C4036"/>
    <w:rsid w:val="003C4565"/>
    <w:rsid w:val="003C4E90"/>
    <w:rsid w:val="003C57B5"/>
    <w:rsid w:val="003C5A85"/>
    <w:rsid w:val="003C62B0"/>
    <w:rsid w:val="003C62F3"/>
    <w:rsid w:val="003C63C2"/>
    <w:rsid w:val="003C6494"/>
    <w:rsid w:val="003C6FDB"/>
    <w:rsid w:val="003C7019"/>
    <w:rsid w:val="003C76AA"/>
    <w:rsid w:val="003C7A5F"/>
    <w:rsid w:val="003C7DF5"/>
    <w:rsid w:val="003C7F98"/>
    <w:rsid w:val="003D0407"/>
    <w:rsid w:val="003D071A"/>
    <w:rsid w:val="003D0ECF"/>
    <w:rsid w:val="003D1225"/>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4AD"/>
    <w:rsid w:val="003D5F56"/>
    <w:rsid w:val="003D622F"/>
    <w:rsid w:val="003D652C"/>
    <w:rsid w:val="003D6ABF"/>
    <w:rsid w:val="003D6B37"/>
    <w:rsid w:val="003D6C82"/>
    <w:rsid w:val="003D6E59"/>
    <w:rsid w:val="003D7B7E"/>
    <w:rsid w:val="003E10AF"/>
    <w:rsid w:val="003E1195"/>
    <w:rsid w:val="003E12FC"/>
    <w:rsid w:val="003E17AF"/>
    <w:rsid w:val="003E1E87"/>
    <w:rsid w:val="003E20D3"/>
    <w:rsid w:val="003E27A4"/>
    <w:rsid w:val="003E2A93"/>
    <w:rsid w:val="003E2D54"/>
    <w:rsid w:val="003E2F4E"/>
    <w:rsid w:val="003E2F95"/>
    <w:rsid w:val="003E3378"/>
    <w:rsid w:val="003E367A"/>
    <w:rsid w:val="003E3F84"/>
    <w:rsid w:val="003E3FA1"/>
    <w:rsid w:val="003E4179"/>
    <w:rsid w:val="003E485F"/>
    <w:rsid w:val="003E4CFA"/>
    <w:rsid w:val="003E5036"/>
    <w:rsid w:val="003E5535"/>
    <w:rsid w:val="003E5808"/>
    <w:rsid w:val="003E5841"/>
    <w:rsid w:val="003E5D85"/>
    <w:rsid w:val="003E6103"/>
    <w:rsid w:val="003E7389"/>
    <w:rsid w:val="003E77EC"/>
    <w:rsid w:val="003E78B8"/>
    <w:rsid w:val="003F06F8"/>
    <w:rsid w:val="003F0CEA"/>
    <w:rsid w:val="003F0D0D"/>
    <w:rsid w:val="003F0F5D"/>
    <w:rsid w:val="003F0FA8"/>
    <w:rsid w:val="003F105F"/>
    <w:rsid w:val="003F1A88"/>
    <w:rsid w:val="003F1BC1"/>
    <w:rsid w:val="003F1EFF"/>
    <w:rsid w:val="003F1F52"/>
    <w:rsid w:val="003F23C3"/>
    <w:rsid w:val="003F2CFC"/>
    <w:rsid w:val="003F2E86"/>
    <w:rsid w:val="003F35FD"/>
    <w:rsid w:val="003F3742"/>
    <w:rsid w:val="003F402A"/>
    <w:rsid w:val="003F492E"/>
    <w:rsid w:val="003F52B3"/>
    <w:rsid w:val="003F53F8"/>
    <w:rsid w:val="003F5517"/>
    <w:rsid w:val="003F5ACA"/>
    <w:rsid w:val="003F6505"/>
    <w:rsid w:val="003F682C"/>
    <w:rsid w:val="003F69E0"/>
    <w:rsid w:val="003F6D56"/>
    <w:rsid w:val="003F6E27"/>
    <w:rsid w:val="003F6EF3"/>
    <w:rsid w:val="003F7622"/>
    <w:rsid w:val="003F78C9"/>
    <w:rsid w:val="003F7D4F"/>
    <w:rsid w:val="004004A0"/>
    <w:rsid w:val="00400B4E"/>
    <w:rsid w:val="004012AC"/>
    <w:rsid w:val="004020FD"/>
    <w:rsid w:val="00402343"/>
    <w:rsid w:val="004032A4"/>
    <w:rsid w:val="004034BC"/>
    <w:rsid w:val="0040378A"/>
    <w:rsid w:val="004037A2"/>
    <w:rsid w:val="004037D2"/>
    <w:rsid w:val="0040398A"/>
    <w:rsid w:val="004039AD"/>
    <w:rsid w:val="00403CEF"/>
    <w:rsid w:val="00404703"/>
    <w:rsid w:val="004051CB"/>
    <w:rsid w:val="00405464"/>
    <w:rsid w:val="00407323"/>
    <w:rsid w:val="0040767B"/>
    <w:rsid w:val="00407890"/>
    <w:rsid w:val="004107C5"/>
    <w:rsid w:val="00410C8B"/>
    <w:rsid w:val="00410F8E"/>
    <w:rsid w:val="004113BC"/>
    <w:rsid w:val="004113C8"/>
    <w:rsid w:val="004117EF"/>
    <w:rsid w:val="00411DE7"/>
    <w:rsid w:val="00411DEE"/>
    <w:rsid w:val="004121E0"/>
    <w:rsid w:val="004122AB"/>
    <w:rsid w:val="00413281"/>
    <w:rsid w:val="00413FC9"/>
    <w:rsid w:val="00414091"/>
    <w:rsid w:val="00414BBC"/>
    <w:rsid w:val="004150CB"/>
    <w:rsid w:val="0041570E"/>
    <w:rsid w:val="004158DB"/>
    <w:rsid w:val="00415C36"/>
    <w:rsid w:val="00415E70"/>
    <w:rsid w:val="004161B9"/>
    <w:rsid w:val="0041633B"/>
    <w:rsid w:val="00416423"/>
    <w:rsid w:val="004164EF"/>
    <w:rsid w:val="00416962"/>
    <w:rsid w:val="00416D8F"/>
    <w:rsid w:val="00416FCB"/>
    <w:rsid w:val="00417DF3"/>
    <w:rsid w:val="004201D0"/>
    <w:rsid w:val="00420352"/>
    <w:rsid w:val="0042042B"/>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182"/>
    <w:rsid w:val="00426B55"/>
    <w:rsid w:val="00426B6E"/>
    <w:rsid w:val="004272A5"/>
    <w:rsid w:val="004273C9"/>
    <w:rsid w:val="00427550"/>
    <w:rsid w:val="00427D88"/>
    <w:rsid w:val="00427E04"/>
    <w:rsid w:val="00430988"/>
    <w:rsid w:val="00430C57"/>
    <w:rsid w:val="00430E22"/>
    <w:rsid w:val="004315C7"/>
    <w:rsid w:val="0043211F"/>
    <w:rsid w:val="00432AE7"/>
    <w:rsid w:val="00433869"/>
    <w:rsid w:val="00433E78"/>
    <w:rsid w:val="004342B2"/>
    <w:rsid w:val="00434EDE"/>
    <w:rsid w:val="00435006"/>
    <w:rsid w:val="004379E2"/>
    <w:rsid w:val="004402CC"/>
    <w:rsid w:val="004404D8"/>
    <w:rsid w:val="00440893"/>
    <w:rsid w:val="00440AD4"/>
    <w:rsid w:val="00440D21"/>
    <w:rsid w:val="00441ACD"/>
    <w:rsid w:val="00442E22"/>
    <w:rsid w:val="00443621"/>
    <w:rsid w:val="004436C4"/>
    <w:rsid w:val="00443FC8"/>
    <w:rsid w:val="00444206"/>
    <w:rsid w:val="004442DC"/>
    <w:rsid w:val="00444BF3"/>
    <w:rsid w:val="0044505C"/>
    <w:rsid w:val="004451B0"/>
    <w:rsid w:val="0044603A"/>
    <w:rsid w:val="00447590"/>
    <w:rsid w:val="00447849"/>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D5"/>
    <w:rsid w:val="004571B1"/>
    <w:rsid w:val="004572B2"/>
    <w:rsid w:val="004575BD"/>
    <w:rsid w:val="00460123"/>
    <w:rsid w:val="0046042A"/>
    <w:rsid w:val="004604D1"/>
    <w:rsid w:val="00460BA1"/>
    <w:rsid w:val="0046141A"/>
    <w:rsid w:val="00461633"/>
    <w:rsid w:val="00461675"/>
    <w:rsid w:val="00461FEA"/>
    <w:rsid w:val="00462002"/>
    <w:rsid w:val="00462144"/>
    <w:rsid w:val="00462527"/>
    <w:rsid w:val="0046322E"/>
    <w:rsid w:val="004639E3"/>
    <w:rsid w:val="00463A90"/>
    <w:rsid w:val="00464354"/>
    <w:rsid w:val="004643F2"/>
    <w:rsid w:val="00464CA5"/>
    <w:rsid w:val="00464DEF"/>
    <w:rsid w:val="0046552E"/>
    <w:rsid w:val="004663DF"/>
    <w:rsid w:val="00466611"/>
    <w:rsid w:val="0046689B"/>
    <w:rsid w:val="00466957"/>
    <w:rsid w:val="0046769C"/>
    <w:rsid w:val="00467DA2"/>
    <w:rsid w:val="00470569"/>
    <w:rsid w:val="00470805"/>
    <w:rsid w:val="0047083D"/>
    <w:rsid w:val="004708CA"/>
    <w:rsid w:val="004717BB"/>
    <w:rsid w:val="00472167"/>
    <w:rsid w:val="004723A9"/>
    <w:rsid w:val="0047241F"/>
    <w:rsid w:val="00472840"/>
    <w:rsid w:val="0047294B"/>
    <w:rsid w:val="00472C76"/>
    <w:rsid w:val="004734C1"/>
    <w:rsid w:val="00473617"/>
    <w:rsid w:val="004739AB"/>
    <w:rsid w:val="00473A97"/>
    <w:rsid w:val="00473EF0"/>
    <w:rsid w:val="00474573"/>
    <w:rsid w:val="004748A4"/>
    <w:rsid w:val="0047525A"/>
    <w:rsid w:val="00475527"/>
    <w:rsid w:val="0047561F"/>
    <w:rsid w:val="00475C5A"/>
    <w:rsid w:val="00475F37"/>
    <w:rsid w:val="004763A0"/>
    <w:rsid w:val="0047686B"/>
    <w:rsid w:val="004769B7"/>
    <w:rsid w:val="004776D2"/>
    <w:rsid w:val="004801F4"/>
    <w:rsid w:val="00480225"/>
    <w:rsid w:val="0048045A"/>
    <w:rsid w:val="00480A26"/>
    <w:rsid w:val="00481696"/>
    <w:rsid w:val="00482543"/>
    <w:rsid w:val="00482F60"/>
    <w:rsid w:val="00483354"/>
    <w:rsid w:val="00483C08"/>
    <w:rsid w:val="0048425B"/>
    <w:rsid w:val="004847F6"/>
    <w:rsid w:val="004848EB"/>
    <w:rsid w:val="00484C80"/>
    <w:rsid w:val="00484FAA"/>
    <w:rsid w:val="00485A16"/>
    <w:rsid w:val="00485CE1"/>
    <w:rsid w:val="00487B19"/>
    <w:rsid w:val="00487C14"/>
    <w:rsid w:val="00487DC6"/>
    <w:rsid w:val="00487EC2"/>
    <w:rsid w:val="004904E1"/>
    <w:rsid w:val="004908D0"/>
    <w:rsid w:val="00490B5D"/>
    <w:rsid w:val="00490D46"/>
    <w:rsid w:val="004913E3"/>
    <w:rsid w:val="0049155C"/>
    <w:rsid w:val="00491FB9"/>
    <w:rsid w:val="0049218D"/>
    <w:rsid w:val="004921CA"/>
    <w:rsid w:val="00492442"/>
    <w:rsid w:val="00492E31"/>
    <w:rsid w:val="00492F62"/>
    <w:rsid w:val="00493623"/>
    <w:rsid w:val="00493ACD"/>
    <w:rsid w:val="004940BE"/>
    <w:rsid w:val="0049494A"/>
    <w:rsid w:val="004949EA"/>
    <w:rsid w:val="00495509"/>
    <w:rsid w:val="00495687"/>
    <w:rsid w:val="00495988"/>
    <w:rsid w:val="00495FE3"/>
    <w:rsid w:val="004963FA"/>
    <w:rsid w:val="004965E4"/>
    <w:rsid w:val="00496C22"/>
    <w:rsid w:val="00497267"/>
    <w:rsid w:val="0049727F"/>
    <w:rsid w:val="0049742E"/>
    <w:rsid w:val="00497519"/>
    <w:rsid w:val="00497CBA"/>
    <w:rsid w:val="00497D51"/>
    <w:rsid w:val="004A05A1"/>
    <w:rsid w:val="004A05BB"/>
    <w:rsid w:val="004A192E"/>
    <w:rsid w:val="004A2036"/>
    <w:rsid w:val="004A2844"/>
    <w:rsid w:val="004A29C1"/>
    <w:rsid w:val="004A29F9"/>
    <w:rsid w:val="004A2BEB"/>
    <w:rsid w:val="004A307B"/>
    <w:rsid w:val="004A3EB2"/>
    <w:rsid w:val="004A3EB9"/>
    <w:rsid w:val="004A3EC6"/>
    <w:rsid w:val="004A430F"/>
    <w:rsid w:val="004A4EC0"/>
    <w:rsid w:val="004A55C5"/>
    <w:rsid w:val="004A5B7E"/>
    <w:rsid w:val="004A5E88"/>
    <w:rsid w:val="004A6375"/>
    <w:rsid w:val="004A644A"/>
    <w:rsid w:val="004A6720"/>
    <w:rsid w:val="004A6DD2"/>
    <w:rsid w:val="004A7447"/>
    <w:rsid w:val="004A762C"/>
    <w:rsid w:val="004B091F"/>
    <w:rsid w:val="004B0960"/>
    <w:rsid w:val="004B0F84"/>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639B"/>
    <w:rsid w:val="004B74AE"/>
    <w:rsid w:val="004B7560"/>
    <w:rsid w:val="004B7CFE"/>
    <w:rsid w:val="004B7E66"/>
    <w:rsid w:val="004C0023"/>
    <w:rsid w:val="004C00A8"/>
    <w:rsid w:val="004C0743"/>
    <w:rsid w:val="004C0DF6"/>
    <w:rsid w:val="004C1321"/>
    <w:rsid w:val="004C1D66"/>
    <w:rsid w:val="004C2F04"/>
    <w:rsid w:val="004C3674"/>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D01AF"/>
    <w:rsid w:val="004D09AE"/>
    <w:rsid w:val="004D16C6"/>
    <w:rsid w:val="004D1FF8"/>
    <w:rsid w:val="004D22A3"/>
    <w:rsid w:val="004D2D41"/>
    <w:rsid w:val="004D2F33"/>
    <w:rsid w:val="004D37E7"/>
    <w:rsid w:val="004D3C8A"/>
    <w:rsid w:val="004D3DB0"/>
    <w:rsid w:val="004D3F7D"/>
    <w:rsid w:val="004D4FFF"/>
    <w:rsid w:val="004D510D"/>
    <w:rsid w:val="004D5208"/>
    <w:rsid w:val="004D572D"/>
    <w:rsid w:val="004D5733"/>
    <w:rsid w:val="004D5B77"/>
    <w:rsid w:val="004D6C3D"/>
    <w:rsid w:val="004D7C5B"/>
    <w:rsid w:val="004E01A5"/>
    <w:rsid w:val="004E0602"/>
    <w:rsid w:val="004E0AB6"/>
    <w:rsid w:val="004E102E"/>
    <w:rsid w:val="004E1621"/>
    <w:rsid w:val="004E16C7"/>
    <w:rsid w:val="004E1736"/>
    <w:rsid w:val="004E20C2"/>
    <w:rsid w:val="004E2B05"/>
    <w:rsid w:val="004E301B"/>
    <w:rsid w:val="004E3455"/>
    <w:rsid w:val="004E436C"/>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104B"/>
    <w:rsid w:val="004F180F"/>
    <w:rsid w:val="004F2349"/>
    <w:rsid w:val="004F2981"/>
    <w:rsid w:val="004F2CCB"/>
    <w:rsid w:val="004F35E2"/>
    <w:rsid w:val="004F3817"/>
    <w:rsid w:val="004F40BB"/>
    <w:rsid w:val="004F46C4"/>
    <w:rsid w:val="004F4736"/>
    <w:rsid w:val="004F4C4C"/>
    <w:rsid w:val="004F510F"/>
    <w:rsid w:val="004F5121"/>
    <w:rsid w:val="004F555D"/>
    <w:rsid w:val="004F57E5"/>
    <w:rsid w:val="004F59B9"/>
    <w:rsid w:val="004F5CE4"/>
    <w:rsid w:val="004F6539"/>
    <w:rsid w:val="004F68E2"/>
    <w:rsid w:val="004F6A35"/>
    <w:rsid w:val="004F6E3F"/>
    <w:rsid w:val="004F7585"/>
    <w:rsid w:val="005002D5"/>
    <w:rsid w:val="00500702"/>
    <w:rsid w:val="00500A45"/>
    <w:rsid w:val="00500D98"/>
    <w:rsid w:val="00500DFE"/>
    <w:rsid w:val="00500F17"/>
    <w:rsid w:val="00501D88"/>
    <w:rsid w:val="00502C4B"/>
    <w:rsid w:val="005032FF"/>
    <w:rsid w:val="005034D8"/>
    <w:rsid w:val="00503F7B"/>
    <w:rsid w:val="00503FB0"/>
    <w:rsid w:val="00503FE8"/>
    <w:rsid w:val="00504462"/>
    <w:rsid w:val="00504827"/>
    <w:rsid w:val="005049F9"/>
    <w:rsid w:val="0050535E"/>
    <w:rsid w:val="005059F5"/>
    <w:rsid w:val="0050650B"/>
    <w:rsid w:val="00506838"/>
    <w:rsid w:val="00506F02"/>
    <w:rsid w:val="00506F5F"/>
    <w:rsid w:val="005072EE"/>
    <w:rsid w:val="00507541"/>
    <w:rsid w:val="005075BE"/>
    <w:rsid w:val="005104D7"/>
    <w:rsid w:val="00510C3D"/>
    <w:rsid w:val="00511857"/>
    <w:rsid w:val="00511897"/>
    <w:rsid w:val="005122C9"/>
    <w:rsid w:val="005127F7"/>
    <w:rsid w:val="00512905"/>
    <w:rsid w:val="00512F4E"/>
    <w:rsid w:val="0051386E"/>
    <w:rsid w:val="0051399D"/>
    <w:rsid w:val="00513E37"/>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202C3"/>
    <w:rsid w:val="00520C05"/>
    <w:rsid w:val="00521432"/>
    <w:rsid w:val="00521ECF"/>
    <w:rsid w:val="00521F48"/>
    <w:rsid w:val="00521FDF"/>
    <w:rsid w:val="00521FE9"/>
    <w:rsid w:val="005221A2"/>
    <w:rsid w:val="00522474"/>
    <w:rsid w:val="005228B1"/>
    <w:rsid w:val="00522AD7"/>
    <w:rsid w:val="00522FF1"/>
    <w:rsid w:val="0052308A"/>
    <w:rsid w:val="0052316D"/>
    <w:rsid w:val="00523DE7"/>
    <w:rsid w:val="00524B0C"/>
    <w:rsid w:val="00525896"/>
    <w:rsid w:val="00526182"/>
    <w:rsid w:val="00526706"/>
    <w:rsid w:val="00526AA2"/>
    <w:rsid w:val="0052719E"/>
    <w:rsid w:val="00527796"/>
    <w:rsid w:val="0052786D"/>
    <w:rsid w:val="005278AC"/>
    <w:rsid w:val="00527AFB"/>
    <w:rsid w:val="0053008F"/>
    <w:rsid w:val="005302A2"/>
    <w:rsid w:val="00530327"/>
    <w:rsid w:val="005308CF"/>
    <w:rsid w:val="0053116C"/>
    <w:rsid w:val="00531FC4"/>
    <w:rsid w:val="00533091"/>
    <w:rsid w:val="00533104"/>
    <w:rsid w:val="0053333C"/>
    <w:rsid w:val="00533A3B"/>
    <w:rsid w:val="00533CE8"/>
    <w:rsid w:val="00533D1C"/>
    <w:rsid w:val="00533DEE"/>
    <w:rsid w:val="00535041"/>
    <w:rsid w:val="005350B7"/>
    <w:rsid w:val="00535C00"/>
    <w:rsid w:val="005360D3"/>
    <w:rsid w:val="00536481"/>
    <w:rsid w:val="00536A1C"/>
    <w:rsid w:val="00536E4A"/>
    <w:rsid w:val="0053709A"/>
    <w:rsid w:val="00537196"/>
    <w:rsid w:val="00540408"/>
    <w:rsid w:val="00540B0A"/>
    <w:rsid w:val="00540F16"/>
    <w:rsid w:val="00541058"/>
    <w:rsid w:val="005430ED"/>
    <w:rsid w:val="005433D0"/>
    <w:rsid w:val="00543D2E"/>
    <w:rsid w:val="00544C09"/>
    <w:rsid w:val="00545D7F"/>
    <w:rsid w:val="00545E8F"/>
    <w:rsid w:val="0054698A"/>
    <w:rsid w:val="00546FCC"/>
    <w:rsid w:val="00550C68"/>
    <w:rsid w:val="00550D1A"/>
    <w:rsid w:val="00551A90"/>
    <w:rsid w:val="00551D6B"/>
    <w:rsid w:val="00551E24"/>
    <w:rsid w:val="00553182"/>
    <w:rsid w:val="005538C6"/>
    <w:rsid w:val="005543F0"/>
    <w:rsid w:val="00555B7B"/>
    <w:rsid w:val="005563BF"/>
    <w:rsid w:val="005570B6"/>
    <w:rsid w:val="00557AE6"/>
    <w:rsid w:val="00557E5B"/>
    <w:rsid w:val="00560189"/>
    <w:rsid w:val="00560501"/>
    <w:rsid w:val="0056071D"/>
    <w:rsid w:val="0056093E"/>
    <w:rsid w:val="00560F45"/>
    <w:rsid w:val="00561056"/>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5B12"/>
    <w:rsid w:val="00566444"/>
    <w:rsid w:val="00566544"/>
    <w:rsid w:val="00566AA8"/>
    <w:rsid w:val="00566AB6"/>
    <w:rsid w:val="00566B48"/>
    <w:rsid w:val="00566BEC"/>
    <w:rsid w:val="00566FAA"/>
    <w:rsid w:val="005707CE"/>
    <w:rsid w:val="0057081F"/>
    <w:rsid w:val="00570A18"/>
    <w:rsid w:val="00571627"/>
    <w:rsid w:val="00571700"/>
    <w:rsid w:val="00571865"/>
    <w:rsid w:val="00571C33"/>
    <w:rsid w:val="00571F66"/>
    <w:rsid w:val="0057335E"/>
    <w:rsid w:val="0057371E"/>
    <w:rsid w:val="00573A2A"/>
    <w:rsid w:val="00573BB1"/>
    <w:rsid w:val="00573C8E"/>
    <w:rsid w:val="00573E2A"/>
    <w:rsid w:val="00573F47"/>
    <w:rsid w:val="005748C0"/>
    <w:rsid w:val="0057493E"/>
    <w:rsid w:val="00575452"/>
    <w:rsid w:val="00575735"/>
    <w:rsid w:val="005758CC"/>
    <w:rsid w:val="00575A20"/>
    <w:rsid w:val="005771AA"/>
    <w:rsid w:val="005772AE"/>
    <w:rsid w:val="00577834"/>
    <w:rsid w:val="005817AE"/>
    <w:rsid w:val="005823C1"/>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6B"/>
    <w:rsid w:val="00587177"/>
    <w:rsid w:val="00587858"/>
    <w:rsid w:val="00587B52"/>
    <w:rsid w:val="005903AF"/>
    <w:rsid w:val="00590BBC"/>
    <w:rsid w:val="005914A7"/>
    <w:rsid w:val="00591647"/>
    <w:rsid w:val="00591817"/>
    <w:rsid w:val="005919CA"/>
    <w:rsid w:val="00591CF8"/>
    <w:rsid w:val="00591D9D"/>
    <w:rsid w:val="00591F0A"/>
    <w:rsid w:val="00592048"/>
    <w:rsid w:val="0059219C"/>
    <w:rsid w:val="005921A2"/>
    <w:rsid w:val="005926FD"/>
    <w:rsid w:val="00592954"/>
    <w:rsid w:val="00592E90"/>
    <w:rsid w:val="00593023"/>
    <w:rsid w:val="005936BA"/>
    <w:rsid w:val="005943F5"/>
    <w:rsid w:val="005949DB"/>
    <w:rsid w:val="00594DD8"/>
    <w:rsid w:val="00596490"/>
    <w:rsid w:val="00597242"/>
    <w:rsid w:val="00597278"/>
    <w:rsid w:val="005A0113"/>
    <w:rsid w:val="005A0927"/>
    <w:rsid w:val="005A0B86"/>
    <w:rsid w:val="005A0DE8"/>
    <w:rsid w:val="005A133F"/>
    <w:rsid w:val="005A18DE"/>
    <w:rsid w:val="005A1960"/>
    <w:rsid w:val="005A25B8"/>
    <w:rsid w:val="005A25D3"/>
    <w:rsid w:val="005A289D"/>
    <w:rsid w:val="005A304C"/>
    <w:rsid w:val="005A34DC"/>
    <w:rsid w:val="005A360D"/>
    <w:rsid w:val="005A3B36"/>
    <w:rsid w:val="005A3C5F"/>
    <w:rsid w:val="005A4107"/>
    <w:rsid w:val="005A44F4"/>
    <w:rsid w:val="005A4596"/>
    <w:rsid w:val="005A4679"/>
    <w:rsid w:val="005A46F1"/>
    <w:rsid w:val="005A4E9F"/>
    <w:rsid w:val="005A4F34"/>
    <w:rsid w:val="005A514D"/>
    <w:rsid w:val="005A5522"/>
    <w:rsid w:val="005A55D1"/>
    <w:rsid w:val="005A68C2"/>
    <w:rsid w:val="005A6996"/>
    <w:rsid w:val="005A7692"/>
    <w:rsid w:val="005A76E3"/>
    <w:rsid w:val="005A7CBE"/>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7419"/>
    <w:rsid w:val="005B74DF"/>
    <w:rsid w:val="005B7929"/>
    <w:rsid w:val="005C0163"/>
    <w:rsid w:val="005C0475"/>
    <w:rsid w:val="005C09A0"/>
    <w:rsid w:val="005C0C6C"/>
    <w:rsid w:val="005C1AE0"/>
    <w:rsid w:val="005C1F0B"/>
    <w:rsid w:val="005C1F9E"/>
    <w:rsid w:val="005C223B"/>
    <w:rsid w:val="005C2297"/>
    <w:rsid w:val="005C35B4"/>
    <w:rsid w:val="005C3778"/>
    <w:rsid w:val="005C42EA"/>
    <w:rsid w:val="005C4469"/>
    <w:rsid w:val="005C534B"/>
    <w:rsid w:val="005C5AD2"/>
    <w:rsid w:val="005C5E7B"/>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BE4"/>
    <w:rsid w:val="005E0E3C"/>
    <w:rsid w:val="005E20BE"/>
    <w:rsid w:val="005E256B"/>
    <w:rsid w:val="005E29A7"/>
    <w:rsid w:val="005E347D"/>
    <w:rsid w:val="005E36FD"/>
    <w:rsid w:val="005E3EA4"/>
    <w:rsid w:val="005E3F75"/>
    <w:rsid w:val="005E4852"/>
    <w:rsid w:val="005E4BA8"/>
    <w:rsid w:val="005E4D7D"/>
    <w:rsid w:val="005E522F"/>
    <w:rsid w:val="005E523D"/>
    <w:rsid w:val="005E5C0D"/>
    <w:rsid w:val="005E5DA9"/>
    <w:rsid w:val="005E6285"/>
    <w:rsid w:val="005E62AB"/>
    <w:rsid w:val="005E6F06"/>
    <w:rsid w:val="005E7AEF"/>
    <w:rsid w:val="005E7C63"/>
    <w:rsid w:val="005E7D45"/>
    <w:rsid w:val="005E7D55"/>
    <w:rsid w:val="005E7E63"/>
    <w:rsid w:val="005E7ED4"/>
    <w:rsid w:val="005F07F3"/>
    <w:rsid w:val="005F1293"/>
    <w:rsid w:val="005F1495"/>
    <w:rsid w:val="005F159C"/>
    <w:rsid w:val="005F1DBF"/>
    <w:rsid w:val="005F226E"/>
    <w:rsid w:val="005F26BC"/>
    <w:rsid w:val="005F2C91"/>
    <w:rsid w:val="005F2CC0"/>
    <w:rsid w:val="005F36D5"/>
    <w:rsid w:val="005F40D8"/>
    <w:rsid w:val="005F4230"/>
    <w:rsid w:val="005F48B2"/>
    <w:rsid w:val="005F4BD6"/>
    <w:rsid w:val="005F54E9"/>
    <w:rsid w:val="005F556F"/>
    <w:rsid w:val="005F55A3"/>
    <w:rsid w:val="005F58CD"/>
    <w:rsid w:val="005F60D4"/>
    <w:rsid w:val="005F621F"/>
    <w:rsid w:val="005F682C"/>
    <w:rsid w:val="005F6932"/>
    <w:rsid w:val="005F7BE1"/>
    <w:rsid w:val="005F7D28"/>
    <w:rsid w:val="005F7D5A"/>
    <w:rsid w:val="00600286"/>
    <w:rsid w:val="006009BB"/>
    <w:rsid w:val="006016D0"/>
    <w:rsid w:val="00601AC9"/>
    <w:rsid w:val="00601B0F"/>
    <w:rsid w:val="00601E63"/>
    <w:rsid w:val="00601E6C"/>
    <w:rsid w:val="00602471"/>
    <w:rsid w:val="00602722"/>
    <w:rsid w:val="006029A0"/>
    <w:rsid w:val="00603138"/>
    <w:rsid w:val="00603323"/>
    <w:rsid w:val="00604764"/>
    <w:rsid w:val="006048CF"/>
    <w:rsid w:val="006049B8"/>
    <w:rsid w:val="00604D49"/>
    <w:rsid w:val="00604E2C"/>
    <w:rsid w:val="006054F4"/>
    <w:rsid w:val="006058EA"/>
    <w:rsid w:val="00605A1B"/>
    <w:rsid w:val="00605E7B"/>
    <w:rsid w:val="0060607B"/>
    <w:rsid w:val="006060C1"/>
    <w:rsid w:val="00606531"/>
    <w:rsid w:val="00606B37"/>
    <w:rsid w:val="00606D0B"/>
    <w:rsid w:val="006074D1"/>
    <w:rsid w:val="006077B1"/>
    <w:rsid w:val="00607A7E"/>
    <w:rsid w:val="00607C55"/>
    <w:rsid w:val="00610316"/>
    <w:rsid w:val="006106B6"/>
    <w:rsid w:val="00610778"/>
    <w:rsid w:val="00610785"/>
    <w:rsid w:val="0061083A"/>
    <w:rsid w:val="00610DCE"/>
    <w:rsid w:val="00611531"/>
    <w:rsid w:val="00611A6C"/>
    <w:rsid w:val="00611FAF"/>
    <w:rsid w:val="006123D4"/>
    <w:rsid w:val="00612473"/>
    <w:rsid w:val="00612692"/>
    <w:rsid w:val="00612E29"/>
    <w:rsid w:val="00612F33"/>
    <w:rsid w:val="00613689"/>
    <w:rsid w:val="006136BB"/>
    <w:rsid w:val="00613A75"/>
    <w:rsid w:val="00614354"/>
    <w:rsid w:val="006145E8"/>
    <w:rsid w:val="00614677"/>
    <w:rsid w:val="006159BF"/>
    <w:rsid w:val="00615B48"/>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F51"/>
    <w:rsid w:val="00623333"/>
    <w:rsid w:val="0062357D"/>
    <w:rsid w:val="006237B3"/>
    <w:rsid w:val="006237CD"/>
    <w:rsid w:val="00624047"/>
    <w:rsid w:val="00624283"/>
    <w:rsid w:val="00624421"/>
    <w:rsid w:val="006244CD"/>
    <w:rsid w:val="00624568"/>
    <w:rsid w:val="006248C8"/>
    <w:rsid w:val="006249F4"/>
    <w:rsid w:val="00624FEE"/>
    <w:rsid w:val="0062590C"/>
    <w:rsid w:val="00625B24"/>
    <w:rsid w:val="00625F8F"/>
    <w:rsid w:val="00626747"/>
    <w:rsid w:val="00626F98"/>
    <w:rsid w:val="00626FE3"/>
    <w:rsid w:val="006278E1"/>
    <w:rsid w:val="00627946"/>
    <w:rsid w:val="00627A18"/>
    <w:rsid w:val="00627DD7"/>
    <w:rsid w:val="0063006E"/>
    <w:rsid w:val="00630D10"/>
    <w:rsid w:val="006311EB"/>
    <w:rsid w:val="00631AB6"/>
    <w:rsid w:val="006327C9"/>
    <w:rsid w:val="00633381"/>
    <w:rsid w:val="006336DC"/>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60E"/>
    <w:rsid w:val="006417A2"/>
    <w:rsid w:val="006419B2"/>
    <w:rsid w:val="00641C53"/>
    <w:rsid w:val="00642E12"/>
    <w:rsid w:val="0064389A"/>
    <w:rsid w:val="00644189"/>
    <w:rsid w:val="00644588"/>
    <w:rsid w:val="006448BE"/>
    <w:rsid w:val="00644FDC"/>
    <w:rsid w:val="00645465"/>
    <w:rsid w:val="006454B7"/>
    <w:rsid w:val="00645E36"/>
    <w:rsid w:val="00646422"/>
    <w:rsid w:val="00646446"/>
    <w:rsid w:val="00646746"/>
    <w:rsid w:val="00646AFF"/>
    <w:rsid w:val="00646E25"/>
    <w:rsid w:val="0064775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1B8B"/>
    <w:rsid w:val="00661F18"/>
    <w:rsid w:val="00662450"/>
    <w:rsid w:val="00662D76"/>
    <w:rsid w:val="00663054"/>
    <w:rsid w:val="006634CE"/>
    <w:rsid w:val="00663D69"/>
    <w:rsid w:val="00663DFC"/>
    <w:rsid w:val="006643CA"/>
    <w:rsid w:val="00664E8B"/>
    <w:rsid w:val="00664E8F"/>
    <w:rsid w:val="006655CD"/>
    <w:rsid w:val="00666636"/>
    <w:rsid w:val="006666C9"/>
    <w:rsid w:val="00667555"/>
    <w:rsid w:val="0066763B"/>
    <w:rsid w:val="00667C6D"/>
    <w:rsid w:val="0067106D"/>
    <w:rsid w:val="006711A4"/>
    <w:rsid w:val="00671D3F"/>
    <w:rsid w:val="00672198"/>
    <w:rsid w:val="00672874"/>
    <w:rsid w:val="006734CD"/>
    <w:rsid w:val="00673C40"/>
    <w:rsid w:val="00673F69"/>
    <w:rsid w:val="0067476B"/>
    <w:rsid w:val="00674EF6"/>
    <w:rsid w:val="006753A2"/>
    <w:rsid w:val="006756F9"/>
    <w:rsid w:val="00675D70"/>
    <w:rsid w:val="00676185"/>
    <w:rsid w:val="006764EF"/>
    <w:rsid w:val="006769ED"/>
    <w:rsid w:val="00676A79"/>
    <w:rsid w:val="00676AE4"/>
    <w:rsid w:val="00676C58"/>
    <w:rsid w:val="00677204"/>
    <w:rsid w:val="00677765"/>
    <w:rsid w:val="0067799A"/>
    <w:rsid w:val="006800FA"/>
    <w:rsid w:val="006803F6"/>
    <w:rsid w:val="00680400"/>
    <w:rsid w:val="0068096C"/>
    <w:rsid w:val="00680F1F"/>
    <w:rsid w:val="00680F4F"/>
    <w:rsid w:val="006815F0"/>
    <w:rsid w:val="006816C3"/>
    <w:rsid w:val="006820EF"/>
    <w:rsid w:val="00682388"/>
    <w:rsid w:val="00682ADF"/>
    <w:rsid w:val="00682BAD"/>
    <w:rsid w:val="00683111"/>
    <w:rsid w:val="0068331C"/>
    <w:rsid w:val="00683A8F"/>
    <w:rsid w:val="00683B5A"/>
    <w:rsid w:val="00684942"/>
    <w:rsid w:val="0068518B"/>
    <w:rsid w:val="00685304"/>
    <w:rsid w:val="0068556B"/>
    <w:rsid w:val="00685AB2"/>
    <w:rsid w:val="00685D99"/>
    <w:rsid w:val="006861CA"/>
    <w:rsid w:val="00686265"/>
    <w:rsid w:val="0068679A"/>
    <w:rsid w:val="006871E3"/>
    <w:rsid w:val="006872D4"/>
    <w:rsid w:val="00687721"/>
    <w:rsid w:val="006879A8"/>
    <w:rsid w:val="00687D8E"/>
    <w:rsid w:val="00687DA9"/>
    <w:rsid w:val="00687DB8"/>
    <w:rsid w:val="0069011D"/>
    <w:rsid w:val="006905D7"/>
    <w:rsid w:val="00690AE0"/>
    <w:rsid w:val="00690BA7"/>
    <w:rsid w:val="00690C32"/>
    <w:rsid w:val="0069125F"/>
    <w:rsid w:val="0069179D"/>
    <w:rsid w:val="00691A58"/>
    <w:rsid w:val="00691AB9"/>
    <w:rsid w:val="00691DC8"/>
    <w:rsid w:val="00692103"/>
    <w:rsid w:val="006923FC"/>
    <w:rsid w:val="00692988"/>
    <w:rsid w:val="00692EEC"/>
    <w:rsid w:val="00692FA7"/>
    <w:rsid w:val="006931A6"/>
    <w:rsid w:val="00693268"/>
    <w:rsid w:val="006939EE"/>
    <w:rsid w:val="00694406"/>
    <w:rsid w:val="00695946"/>
    <w:rsid w:val="00696279"/>
    <w:rsid w:val="00696657"/>
    <w:rsid w:val="006967C9"/>
    <w:rsid w:val="00696AD3"/>
    <w:rsid w:val="00696BC1"/>
    <w:rsid w:val="00696F9D"/>
    <w:rsid w:val="006977C2"/>
    <w:rsid w:val="00697A1D"/>
    <w:rsid w:val="006A005C"/>
    <w:rsid w:val="006A008C"/>
    <w:rsid w:val="006A00EB"/>
    <w:rsid w:val="006A047C"/>
    <w:rsid w:val="006A0A00"/>
    <w:rsid w:val="006A0A0F"/>
    <w:rsid w:val="006A0A5C"/>
    <w:rsid w:val="006A1939"/>
    <w:rsid w:val="006A19A9"/>
    <w:rsid w:val="006A23D4"/>
    <w:rsid w:val="006A36D5"/>
    <w:rsid w:val="006A39DD"/>
    <w:rsid w:val="006A3A41"/>
    <w:rsid w:val="006A40DD"/>
    <w:rsid w:val="006A4DD8"/>
    <w:rsid w:val="006A4E99"/>
    <w:rsid w:val="006A65FE"/>
    <w:rsid w:val="006A68C7"/>
    <w:rsid w:val="006A6B4F"/>
    <w:rsid w:val="006A7086"/>
    <w:rsid w:val="006A725E"/>
    <w:rsid w:val="006A78D2"/>
    <w:rsid w:val="006A78F3"/>
    <w:rsid w:val="006B02C0"/>
    <w:rsid w:val="006B05B3"/>
    <w:rsid w:val="006B0B6E"/>
    <w:rsid w:val="006B216F"/>
    <w:rsid w:val="006B23C5"/>
    <w:rsid w:val="006B2932"/>
    <w:rsid w:val="006B296E"/>
    <w:rsid w:val="006B3150"/>
    <w:rsid w:val="006B321E"/>
    <w:rsid w:val="006B33E5"/>
    <w:rsid w:val="006B36A7"/>
    <w:rsid w:val="006B3ED5"/>
    <w:rsid w:val="006B426D"/>
    <w:rsid w:val="006B4459"/>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218F"/>
    <w:rsid w:val="006C2193"/>
    <w:rsid w:val="006C2A89"/>
    <w:rsid w:val="006C3841"/>
    <w:rsid w:val="006C385B"/>
    <w:rsid w:val="006C41D8"/>
    <w:rsid w:val="006C4287"/>
    <w:rsid w:val="006C4379"/>
    <w:rsid w:val="006C48B4"/>
    <w:rsid w:val="006C51A9"/>
    <w:rsid w:val="006C532A"/>
    <w:rsid w:val="006C6A74"/>
    <w:rsid w:val="006C6CD7"/>
    <w:rsid w:val="006C70BD"/>
    <w:rsid w:val="006C7312"/>
    <w:rsid w:val="006D004C"/>
    <w:rsid w:val="006D0DA4"/>
    <w:rsid w:val="006D11B3"/>
    <w:rsid w:val="006D13F2"/>
    <w:rsid w:val="006D14BF"/>
    <w:rsid w:val="006D193C"/>
    <w:rsid w:val="006D194E"/>
    <w:rsid w:val="006D1C03"/>
    <w:rsid w:val="006D27C7"/>
    <w:rsid w:val="006D2C75"/>
    <w:rsid w:val="006D2CA4"/>
    <w:rsid w:val="006D2CA5"/>
    <w:rsid w:val="006D33F2"/>
    <w:rsid w:val="006D3C98"/>
    <w:rsid w:val="006D4543"/>
    <w:rsid w:val="006D45A1"/>
    <w:rsid w:val="006D4787"/>
    <w:rsid w:val="006D4C18"/>
    <w:rsid w:val="006D50ED"/>
    <w:rsid w:val="006D55AA"/>
    <w:rsid w:val="006D56DD"/>
    <w:rsid w:val="006D586C"/>
    <w:rsid w:val="006D6169"/>
    <w:rsid w:val="006D7118"/>
    <w:rsid w:val="006D73E6"/>
    <w:rsid w:val="006D7C69"/>
    <w:rsid w:val="006D7CB9"/>
    <w:rsid w:val="006E02A3"/>
    <w:rsid w:val="006E1228"/>
    <w:rsid w:val="006E13E3"/>
    <w:rsid w:val="006E1832"/>
    <w:rsid w:val="006E231F"/>
    <w:rsid w:val="006E27B5"/>
    <w:rsid w:val="006E2DE6"/>
    <w:rsid w:val="006E31C1"/>
    <w:rsid w:val="006E357B"/>
    <w:rsid w:val="006E378C"/>
    <w:rsid w:val="006E390D"/>
    <w:rsid w:val="006E3B46"/>
    <w:rsid w:val="006E3C41"/>
    <w:rsid w:val="006E3C51"/>
    <w:rsid w:val="006E4083"/>
    <w:rsid w:val="006E4449"/>
    <w:rsid w:val="006E4CBA"/>
    <w:rsid w:val="006E4FD3"/>
    <w:rsid w:val="006E59DF"/>
    <w:rsid w:val="006E5AAB"/>
    <w:rsid w:val="006E5B06"/>
    <w:rsid w:val="006E5B6C"/>
    <w:rsid w:val="006E60F4"/>
    <w:rsid w:val="006E6153"/>
    <w:rsid w:val="006E61B6"/>
    <w:rsid w:val="006E66CF"/>
    <w:rsid w:val="006E681B"/>
    <w:rsid w:val="006E686D"/>
    <w:rsid w:val="006E7126"/>
    <w:rsid w:val="006E7D26"/>
    <w:rsid w:val="006F0CBF"/>
    <w:rsid w:val="006F194F"/>
    <w:rsid w:val="006F1A5B"/>
    <w:rsid w:val="006F1C00"/>
    <w:rsid w:val="006F208D"/>
    <w:rsid w:val="006F2DAE"/>
    <w:rsid w:val="006F2F0B"/>
    <w:rsid w:val="006F341B"/>
    <w:rsid w:val="006F3EE9"/>
    <w:rsid w:val="006F4849"/>
    <w:rsid w:val="006F484D"/>
    <w:rsid w:val="006F4B32"/>
    <w:rsid w:val="006F4D48"/>
    <w:rsid w:val="006F50E4"/>
    <w:rsid w:val="006F5788"/>
    <w:rsid w:val="006F5C39"/>
    <w:rsid w:val="006F618C"/>
    <w:rsid w:val="006F64C1"/>
    <w:rsid w:val="006F75DC"/>
    <w:rsid w:val="006F768E"/>
    <w:rsid w:val="006F7F30"/>
    <w:rsid w:val="006F7F96"/>
    <w:rsid w:val="00700048"/>
    <w:rsid w:val="00700651"/>
    <w:rsid w:val="00700A1F"/>
    <w:rsid w:val="00700CCA"/>
    <w:rsid w:val="00700CD8"/>
    <w:rsid w:val="00700D22"/>
    <w:rsid w:val="0070117E"/>
    <w:rsid w:val="00701231"/>
    <w:rsid w:val="00701955"/>
    <w:rsid w:val="00701B05"/>
    <w:rsid w:val="00701D7F"/>
    <w:rsid w:val="007029A8"/>
    <w:rsid w:val="00702AE8"/>
    <w:rsid w:val="007035C5"/>
    <w:rsid w:val="007039F6"/>
    <w:rsid w:val="00704235"/>
    <w:rsid w:val="0070425D"/>
    <w:rsid w:val="00704BAB"/>
    <w:rsid w:val="00704E67"/>
    <w:rsid w:val="00705119"/>
    <w:rsid w:val="00705CF0"/>
    <w:rsid w:val="00705E9A"/>
    <w:rsid w:val="00705F45"/>
    <w:rsid w:val="007075A9"/>
    <w:rsid w:val="00707B29"/>
    <w:rsid w:val="00707F37"/>
    <w:rsid w:val="007102E3"/>
    <w:rsid w:val="00710433"/>
    <w:rsid w:val="00710B1C"/>
    <w:rsid w:val="00710DAA"/>
    <w:rsid w:val="00710FC0"/>
    <w:rsid w:val="007117A0"/>
    <w:rsid w:val="0071211F"/>
    <w:rsid w:val="00712923"/>
    <w:rsid w:val="00713397"/>
    <w:rsid w:val="007139B1"/>
    <w:rsid w:val="00715175"/>
    <w:rsid w:val="00715D60"/>
    <w:rsid w:val="00715F52"/>
    <w:rsid w:val="007162D2"/>
    <w:rsid w:val="00717608"/>
    <w:rsid w:val="00720383"/>
    <w:rsid w:val="007203FE"/>
    <w:rsid w:val="00720ADD"/>
    <w:rsid w:val="00720CB4"/>
    <w:rsid w:val="00720F66"/>
    <w:rsid w:val="00721218"/>
    <w:rsid w:val="00721412"/>
    <w:rsid w:val="00721A18"/>
    <w:rsid w:val="00721F39"/>
    <w:rsid w:val="007221AA"/>
    <w:rsid w:val="00722A85"/>
    <w:rsid w:val="0072524F"/>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41D5"/>
    <w:rsid w:val="00734D20"/>
    <w:rsid w:val="007358AD"/>
    <w:rsid w:val="00735C48"/>
    <w:rsid w:val="00735E69"/>
    <w:rsid w:val="00736362"/>
    <w:rsid w:val="00736623"/>
    <w:rsid w:val="007368F0"/>
    <w:rsid w:val="00736D29"/>
    <w:rsid w:val="00737639"/>
    <w:rsid w:val="00737A6F"/>
    <w:rsid w:val="00737DF9"/>
    <w:rsid w:val="0074035D"/>
    <w:rsid w:val="0074054D"/>
    <w:rsid w:val="00741224"/>
    <w:rsid w:val="00741716"/>
    <w:rsid w:val="00741831"/>
    <w:rsid w:val="00743C1A"/>
    <w:rsid w:val="00743F03"/>
    <w:rsid w:val="00744E21"/>
    <w:rsid w:val="00745412"/>
    <w:rsid w:val="0074604F"/>
    <w:rsid w:val="0074612B"/>
    <w:rsid w:val="007461B1"/>
    <w:rsid w:val="00746937"/>
    <w:rsid w:val="0074725B"/>
    <w:rsid w:val="007474C3"/>
    <w:rsid w:val="00750A43"/>
    <w:rsid w:val="00751040"/>
    <w:rsid w:val="007511BD"/>
    <w:rsid w:val="00751274"/>
    <w:rsid w:val="007517C0"/>
    <w:rsid w:val="007522D7"/>
    <w:rsid w:val="00752422"/>
    <w:rsid w:val="00752967"/>
    <w:rsid w:val="00752DBE"/>
    <w:rsid w:val="00753166"/>
    <w:rsid w:val="00753441"/>
    <w:rsid w:val="00753DD6"/>
    <w:rsid w:val="00754046"/>
    <w:rsid w:val="00754089"/>
    <w:rsid w:val="0075427D"/>
    <w:rsid w:val="00754C6F"/>
    <w:rsid w:val="0075513F"/>
    <w:rsid w:val="0075524A"/>
    <w:rsid w:val="00755760"/>
    <w:rsid w:val="0075618F"/>
    <w:rsid w:val="00756402"/>
    <w:rsid w:val="007565F3"/>
    <w:rsid w:val="0075676E"/>
    <w:rsid w:val="007576FC"/>
    <w:rsid w:val="007578E5"/>
    <w:rsid w:val="00757A6B"/>
    <w:rsid w:val="0076043B"/>
    <w:rsid w:val="00760891"/>
    <w:rsid w:val="007608A3"/>
    <w:rsid w:val="00761129"/>
    <w:rsid w:val="007611E4"/>
    <w:rsid w:val="007612D0"/>
    <w:rsid w:val="00761513"/>
    <w:rsid w:val="007617AA"/>
    <w:rsid w:val="00761802"/>
    <w:rsid w:val="00762267"/>
    <w:rsid w:val="00762A48"/>
    <w:rsid w:val="00762B49"/>
    <w:rsid w:val="00762D22"/>
    <w:rsid w:val="00762DC1"/>
    <w:rsid w:val="00762E41"/>
    <w:rsid w:val="007636BA"/>
    <w:rsid w:val="00763F80"/>
    <w:rsid w:val="00763FD8"/>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70056"/>
    <w:rsid w:val="00770BF3"/>
    <w:rsid w:val="00770F3D"/>
    <w:rsid w:val="00770FE0"/>
    <w:rsid w:val="007713E9"/>
    <w:rsid w:val="007715C4"/>
    <w:rsid w:val="00771CCE"/>
    <w:rsid w:val="00771F85"/>
    <w:rsid w:val="00772283"/>
    <w:rsid w:val="0077232F"/>
    <w:rsid w:val="007727F0"/>
    <w:rsid w:val="00772C70"/>
    <w:rsid w:val="007730BD"/>
    <w:rsid w:val="007732EA"/>
    <w:rsid w:val="00773366"/>
    <w:rsid w:val="007735DF"/>
    <w:rsid w:val="00773E1F"/>
    <w:rsid w:val="00773F72"/>
    <w:rsid w:val="00774207"/>
    <w:rsid w:val="00776158"/>
    <w:rsid w:val="00776460"/>
    <w:rsid w:val="00776531"/>
    <w:rsid w:val="00776779"/>
    <w:rsid w:val="00776A76"/>
    <w:rsid w:val="00776FFF"/>
    <w:rsid w:val="00780D2B"/>
    <w:rsid w:val="00780E0A"/>
    <w:rsid w:val="00781591"/>
    <w:rsid w:val="00781679"/>
    <w:rsid w:val="0078221C"/>
    <w:rsid w:val="00782750"/>
    <w:rsid w:val="00782DBA"/>
    <w:rsid w:val="00782EA3"/>
    <w:rsid w:val="00782F63"/>
    <w:rsid w:val="00783095"/>
    <w:rsid w:val="00783A92"/>
    <w:rsid w:val="00784232"/>
    <w:rsid w:val="00784288"/>
    <w:rsid w:val="00784336"/>
    <w:rsid w:val="00784601"/>
    <w:rsid w:val="007849D1"/>
    <w:rsid w:val="00784B34"/>
    <w:rsid w:val="00784FEE"/>
    <w:rsid w:val="0078550D"/>
    <w:rsid w:val="0078574A"/>
    <w:rsid w:val="00785C62"/>
    <w:rsid w:val="00786D09"/>
    <w:rsid w:val="00786FE2"/>
    <w:rsid w:val="00787A07"/>
    <w:rsid w:val="00787C56"/>
    <w:rsid w:val="007901B7"/>
    <w:rsid w:val="00790E6B"/>
    <w:rsid w:val="00790F7A"/>
    <w:rsid w:val="00791471"/>
    <w:rsid w:val="007915F1"/>
    <w:rsid w:val="00791ACC"/>
    <w:rsid w:val="00792099"/>
    <w:rsid w:val="0079224B"/>
    <w:rsid w:val="007923E5"/>
    <w:rsid w:val="007929D0"/>
    <w:rsid w:val="00792B6C"/>
    <w:rsid w:val="00793199"/>
    <w:rsid w:val="007932DD"/>
    <w:rsid w:val="0079413B"/>
    <w:rsid w:val="0079433C"/>
    <w:rsid w:val="0079438C"/>
    <w:rsid w:val="007946CE"/>
    <w:rsid w:val="00794BDD"/>
    <w:rsid w:val="00795628"/>
    <w:rsid w:val="00795BE4"/>
    <w:rsid w:val="007973BB"/>
    <w:rsid w:val="007973FD"/>
    <w:rsid w:val="00797500"/>
    <w:rsid w:val="007977C1"/>
    <w:rsid w:val="007978DF"/>
    <w:rsid w:val="00797C7E"/>
    <w:rsid w:val="007A060E"/>
    <w:rsid w:val="007A0B71"/>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99"/>
    <w:rsid w:val="007A5EF4"/>
    <w:rsid w:val="007A67D6"/>
    <w:rsid w:val="007A682C"/>
    <w:rsid w:val="007A7FD7"/>
    <w:rsid w:val="007B0171"/>
    <w:rsid w:val="007B054D"/>
    <w:rsid w:val="007B063B"/>
    <w:rsid w:val="007B09A4"/>
    <w:rsid w:val="007B0AB4"/>
    <w:rsid w:val="007B0AD9"/>
    <w:rsid w:val="007B0F06"/>
    <w:rsid w:val="007B17DA"/>
    <w:rsid w:val="007B1912"/>
    <w:rsid w:val="007B1D8F"/>
    <w:rsid w:val="007B1F13"/>
    <w:rsid w:val="007B2327"/>
    <w:rsid w:val="007B24E9"/>
    <w:rsid w:val="007B25A4"/>
    <w:rsid w:val="007B25E3"/>
    <w:rsid w:val="007B2A3E"/>
    <w:rsid w:val="007B4160"/>
    <w:rsid w:val="007B436C"/>
    <w:rsid w:val="007B45E0"/>
    <w:rsid w:val="007B488F"/>
    <w:rsid w:val="007B54A2"/>
    <w:rsid w:val="007B5BCA"/>
    <w:rsid w:val="007B5C48"/>
    <w:rsid w:val="007B6050"/>
    <w:rsid w:val="007B630B"/>
    <w:rsid w:val="007B68EF"/>
    <w:rsid w:val="007B695E"/>
    <w:rsid w:val="007B7381"/>
    <w:rsid w:val="007B74A8"/>
    <w:rsid w:val="007B74D6"/>
    <w:rsid w:val="007B7E2C"/>
    <w:rsid w:val="007C00FD"/>
    <w:rsid w:val="007C04E0"/>
    <w:rsid w:val="007C0A42"/>
    <w:rsid w:val="007C1552"/>
    <w:rsid w:val="007C207E"/>
    <w:rsid w:val="007C214C"/>
    <w:rsid w:val="007C21BE"/>
    <w:rsid w:val="007C262B"/>
    <w:rsid w:val="007C27D2"/>
    <w:rsid w:val="007C2DDC"/>
    <w:rsid w:val="007C2F5F"/>
    <w:rsid w:val="007C414E"/>
    <w:rsid w:val="007C445B"/>
    <w:rsid w:val="007C4553"/>
    <w:rsid w:val="007C67AE"/>
    <w:rsid w:val="007C7134"/>
    <w:rsid w:val="007C7254"/>
    <w:rsid w:val="007D02E3"/>
    <w:rsid w:val="007D1AC8"/>
    <w:rsid w:val="007D1E36"/>
    <w:rsid w:val="007D20EA"/>
    <w:rsid w:val="007D2205"/>
    <w:rsid w:val="007D26B2"/>
    <w:rsid w:val="007D35B9"/>
    <w:rsid w:val="007D38D4"/>
    <w:rsid w:val="007D3976"/>
    <w:rsid w:val="007D3B02"/>
    <w:rsid w:val="007D3C72"/>
    <w:rsid w:val="007D4464"/>
    <w:rsid w:val="007D555A"/>
    <w:rsid w:val="007D5E2D"/>
    <w:rsid w:val="007D5EFD"/>
    <w:rsid w:val="007D6E11"/>
    <w:rsid w:val="007D7396"/>
    <w:rsid w:val="007D75F2"/>
    <w:rsid w:val="007D778E"/>
    <w:rsid w:val="007E00AB"/>
    <w:rsid w:val="007E04B4"/>
    <w:rsid w:val="007E16DB"/>
    <w:rsid w:val="007E1818"/>
    <w:rsid w:val="007E25F5"/>
    <w:rsid w:val="007E48DC"/>
    <w:rsid w:val="007E491C"/>
    <w:rsid w:val="007E4BC3"/>
    <w:rsid w:val="007E522A"/>
    <w:rsid w:val="007E668B"/>
    <w:rsid w:val="007E71EB"/>
    <w:rsid w:val="007E7870"/>
    <w:rsid w:val="007E7DE4"/>
    <w:rsid w:val="007E7F2A"/>
    <w:rsid w:val="007F1D2A"/>
    <w:rsid w:val="007F1D92"/>
    <w:rsid w:val="007F2013"/>
    <w:rsid w:val="007F2CF0"/>
    <w:rsid w:val="007F330A"/>
    <w:rsid w:val="007F3581"/>
    <w:rsid w:val="007F3B42"/>
    <w:rsid w:val="007F44CD"/>
    <w:rsid w:val="007F5354"/>
    <w:rsid w:val="007F5512"/>
    <w:rsid w:val="007F55F9"/>
    <w:rsid w:val="007F5B0D"/>
    <w:rsid w:val="007F5CD9"/>
    <w:rsid w:val="007F6069"/>
    <w:rsid w:val="007F6099"/>
    <w:rsid w:val="007F6357"/>
    <w:rsid w:val="007F6E25"/>
    <w:rsid w:val="007F7184"/>
    <w:rsid w:val="007F7362"/>
    <w:rsid w:val="007F7D3B"/>
    <w:rsid w:val="007F7E67"/>
    <w:rsid w:val="0080052E"/>
    <w:rsid w:val="00800728"/>
    <w:rsid w:val="00800A6C"/>
    <w:rsid w:val="008011A1"/>
    <w:rsid w:val="00801493"/>
    <w:rsid w:val="00801EEA"/>
    <w:rsid w:val="00801F08"/>
    <w:rsid w:val="008022E1"/>
    <w:rsid w:val="00802A8D"/>
    <w:rsid w:val="00802F21"/>
    <w:rsid w:val="00803115"/>
    <w:rsid w:val="008039BE"/>
    <w:rsid w:val="00803B49"/>
    <w:rsid w:val="00804479"/>
    <w:rsid w:val="00804B97"/>
    <w:rsid w:val="00805260"/>
    <w:rsid w:val="00805892"/>
    <w:rsid w:val="00805DAC"/>
    <w:rsid w:val="00805E71"/>
    <w:rsid w:val="0080635C"/>
    <w:rsid w:val="008078CF"/>
    <w:rsid w:val="0081093E"/>
    <w:rsid w:val="00810F22"/>
    <w:rsid w:val="0081129A"/>
    <w:rsid w:val="00811492"/>
    <w:rsid w:val="00811629"/>
    <w:rsid w:val="00812C36"/>
    <w:rsid w:val="008134B0"/>
    <w:rsid w:val="0081361D"/>
    <w:rsid w:val="00813625"/>
    <w:rsid w:val="00813630"/>
    <w:rsid w:val="00813A5C"/>
    <w:rsid w:val="00813B5B"/>
    <w:rsid w:val="0081421A"/>
    <w:rsid w:val="008151D1"/>
    <w:rsid w:val="00815ADA"/>
    <w:rsid w:val="00815CD9"/>
    <w:rsid w:val="008160F2"/>
    <w:rsid w:val="00816DF1"/>
    <w:rsid w:val="00817C6D"/>
    <w:rsid w:val="00817EEF"/>
    <w:rsid w:val="008204F9"/>
    <w:rsid w:val="00820591"/>
    <w:rsid w:val="008207C4"/>
    <w:rsid w:val="00820B3C"/>
    <w:rsid w:val="00820D61"/>
    <w:rsid w:val="00820E2D"/>
    <w:rsid w:val="0082220C"/>
    <w:rsid w:val="00822533"/>
    <w:rsid w:val="00822BD6"/>
    <w:rsid w:val="00823710"/>
    <w:rsid w:val="00823807"/>
    <w:rsid w:val="00824316"/>
    <w:rsid w:val="0082435D"/>
    <w:rsid w:val="008245A0"/>
    <w:rsid w:val="00824E20"/>
    <w:rsid w:val="00825544"/>
    <w:rsid w:val="00825BF4"/>
    <w:rsid w:val="00825F74"/>
    <w:rsid w:val="0082611C"/>
    <w:rsid w:val="00826642"/>
    <w:rsid w:val="00826651"/>
    <w:rsid w:val="008275F4"/>
    <w:rsid w:val="008279FC"/>
    <w:rsid w:val="00827B31"/>
    <w:rsid w:val="00827B81"/>
    <w:rsid w:val="00827BF3"/>
    <w:rsid w:val="008300CC"/>
    <w:rsid w:val="008300DD"/>
    <w:rsid w:val="008309B5"/>
    <w:rsid w:val="00831DD8"/>
    <w:rsid w:val="00832128"/>
    <w:rsid w:val="00832957"/>
    <w:rsid w:val="0083295A"/>
    <w:rsid w:val="00833181"/>
    <w:rsid w:val="0083324F"/>
    <w:rsid w:val="0083384C"/>
    <w:rsid w:val="00833ADC"/>
    <w:rsid w:val="0083408E"/>
    <w:rsid w:val="008343EC"/>
    <w:rsid w:val="00834CBE"/>
    <w:rsid w:val="0083549E"/>
    <w:rsid w:val="008355BC"/>
    <w:rsid w:val="00835AB2"/>
    <w:rsid w:val="0083660C"/>
    <w:rsid w:val="0083716E"/>
    <w:rsid w:val="008401F2"/>
    <w:rsid w:val="008401FA"/>
    <w:rsid w:val="008402A4"/>
    <w:rsid w:val="008409C1"/>
    <w:rsid w:val="00840F1B"/>
    <w:rsid w:val="00841394"/>
    <w:rsid w:val="00843302"/>
    <w:rsid w:val="00844092"/>
    <w:rsid w:val="0084409F"/>
    <w:rsid w:val="0084472A"/>
    <w:rsid w:val="00845210"/>
    <w:rsid w:val="00845565"/>
    <w:rsid w:val="00845C37"/>
    <w:rsid w:val="00845DFB"/>
    <w:rsid w:val="00846984"/>
    <w:rsid w:val="00846D2A"/>
    <w:rsid w:val="008478A8"/>
    <w:rsid w:val="008509F2"/>
    <w:rsid w:val="00850A13"/>
    <w:rsid w:val="00851365"/>
    <w:rsid w:val="008514DC"/>
    <w:rsid w:val="00851917"/>
    <w:rsid w:val="0085216C"/>
    <w:rsid w:val="008521AD"/>
    <w:rsid w:val="0085251D"/>
    <w:rsid w:val="00852D9D"/>
    <w:rsid w:val="00852EF4"/>
    <w:rsid w:val="008535B4"/>
    <w:rsid w:val="00853744"/>
    <w:rsid w:val="00853907"/>
    <w:rsid w:val="008541A5"/>
    <w:rsid w:val="0085461C"/>
    <w:rsid w:val="00855033"/>
    <w:rsid w:val="0085515B"/>
    <w:rsid w:val="0085533A"/>
    <w:rsid w:val="008555B7"/>
    <w:rsid w:val="00855B1F"/>
    <w:rsid w:val="00855C51"/>
    <w:rsid w:val="00855EDF"/>
    <w:rsid w:val="00856019"/>
    <w:rsid w:val="008565E3"/>
    <w:rsid w:val="008565FB"/>
    <w:rsid w:val="008567A1"/>
    <w:rsid w:val="0086014E"/>
    <w:rsid w:val="00860D1C"/>
    <w:rsid w:val="0086159D"/>
    <w:rsid w:val="008618E2"/>
    <w:rsid w:val="00862088"/>
    <w:rsid w:val="008622A8"/>
    <w:rsid w:val="00862D6E"/>
    <w:rsid w:val="00862DDF"/>
    <w:rsid w:val="00862F9F"/>
    <w:rsid w:val="0086325D"/>
    <w:rsid w:val="008656E9"/>
    <w:rsid w:val="0086592F"/>
    <w:rsid w:val="008659DC"/>
    <w:rsid w:val="00865C52"/>
    <w:rsid w:val="00866038"/>
    <w:rsid w:val="00866162"/>
    <w:rsid w:val="00866E24"/>
    <w:rsid w:val="0086727D"/>
    <w:rsid w:val="00867655"/>
    <w:rsid w:val="00867AE2"/>
    <w:rsid w:val="00867B0C"/>
    <w:rsid w:val="008707AA"/>
    <w:rsid w:val="0087123A"/>
    <w:rsid w:val="0087242F"/>
    <w:rsid w:val="008727C4"/>
    <w:rsid w:val="00872EF1"/>
    <w:rsid w:val="00872FFD"/>
    <w:rsid w:val="008738F9"/>
    <w:rsid w:val="00874296"/>
    <w:rsid w:val="0087526F"/>
    <w:rsid w:val="008758B4"/>
    <w:rsid w:val="008765AB"/>
    <w:rsid w:val="008768E8"/>
    <w:rsid w:val="008777E4"/>
    <w:rsid w:val="00877815"/>
    <w:rsid w:val="00877CB4"/>
    <w:rsid w:val="00880ABA"/>
    <w:rsid w:val="00880D22"/>
    <w:rsid w:val="008810DC"/>
    <w:rsid w:val="00881223"/>
    <w:rsid w:val="0088133A"/>
    <w:rsid w:val="0088160C"/>
    <w:rsid w:val="00881C81"/>
    <w:rsid w:val="0088202A"/>
    <w:rsid w:val="008822AB"/>
    <w:rsid w:val="008826F7"/>
    <w:rsid w:val="00883217"/>
    <w:rsid w:val="008835BD"/>
    <w:rsid w:val="00884D97"/>
    <w:rsid w:val="00885477"/>
    <w:rsid w:val="00885850"/>
    <w:rsid w:val="00885ADC"/>
    <w:rsid w:val="00885BEB"/>
    <w:rsid w:val="008864A4"/>
    <w:rsid w:val="008871A9"/>
    <w:rsid w:val="0088732B"/>
    <w:rsid w:val="00887627"/>
    <w:rsid w:val="00890075"/>
    <w:rsid w:val="00890344"/>
    <w:rsid w:val="00890F31"/>
    <w:rsid w:val="008912C4"/>
    <w:rsid w:val="008915D4"/>
    <w:rsid w:val="008916B7"/>
    <w:rsid w:val="0089233E"/>
    <w:rsid w:val="00892481"/>
    <w:rsid w:val="00892D63"/>
    <w:rsid w:val="00892DFC"/>
    <w:rsid w:val="00892F23"/>
    <w:rsid w:val="008934BE"/>
    <w:rsid w:val="0089374D"/>
    <w:rsid w:val="00894294"/>
    <w:rsid w:val="008949A8"/>
    <w:rsid w:val="00894A3E"/>
    <w:rsid w:val="00895815"/>
    <w:rsid w:val="00895A2C"/>
    <w:rsid w:val="00895B60"/>
    <w:rsid w:val="00895C92"/>
    <w:rsid w:val="00896902"/>
    <w:rsid w:val="00896A8C"/>
    <w:rsid w:val="00896CA9"/>
    <w:rsid w:val="00897072"/>
    <w:rsid w:val="00897385"/>
    <w:rsid w:val="00897585"/>
    <w:rsid w:val="008976A0"/>
    <w:rsid w:val="0089770A"/>
    <w:rsid w:val="008A1702"/>
    <w:rsid w:val="008A1970"/>
    <w:rsid w:val="008A20C5"/>
    <w:rsid w:val="008A2485"/>
    <w:rsid w:val="008A253F"/>
    <w:rsid w:val="008A2879"/>
    <w:rsid w:val="008A2C27"/>
    <w:rsid w:val="008A2F93"/>
    <w:rsid w:val="008A32C5"/>
    <w:rsid w:val="008A3B96"/>
    <w:rsid w:val="008A41B1"/>
    <w:rsid w:val="008A4319"/>
    <w:rsid w:val="008A4400"/>
    <w:rsid w:val="008A48F5"/>
    <w:rsid w:val="008A50A7"/>
    <w:rsid w:val="008A5B0B"/>
    <w:rsid w:val="008A6010"/>
    <w:rsid w:val="008A740E"/>
    <w:rsid w:val="008A7448"/>
    <w:rsid w:val="008A7506"/>
    <w:rsid w:val="008A78FB"/>
    <w:rsid w:val="008A79F9"/>
    <w:rsid w:val="008A7BC1"/>
    <w:rsid w:val="008A7E03"/>
    <w:rsid w:val="008B1833"/>
    <w:rsid w:val="008B19D3"/>
    <w:rsid w:val="008B266B"/>
    <w:rsid w:val="008B27AE"/>
    <w:rsid w:val="008B29F8"/>
    <w:rsid w:val="008B2ADD"/>
    <w:rsid w:val="008B357F"/>
    <w:rsid w:val="008B39C2"/>
    <w:rsid w:val="008B4072"/>
    <w:rsid w:val="008B4B4E"/>
    <w:rsid w:val="008B51D9"/>
    <w:rsid w:val="008B5A64"/>
    <w:rsid w:val="008B5D87"/>
    <w:rsid w:val="008B6959"/>
    <w:rsid w:val="008B6A19"/>
    <w:rsid w:val="008B724C"/>
    <w:rsid w:val="008B72B1"/>
    <w:rsid w:val="008B735B"/>
    <w:rsid w:val="008B7774"/>
    <w:rsid w:val="008B7960"/>
    <w:rsid w:val="008B7E44"/>
    <w:rsid w:val="008C02F9"/>
    <w:rsid w:val="008C0C41"/>
    <w:rsid w:val="008C17F2"/>
    <w:rsid w:val="008C1888"/>
    <w:rsid w:val="008C2C2B"/>
    <w:rsid w:val="008C2ED0"/>
    <w:rsid w:val="008C3233"/>
    <w:rsid w:val="008C3CF1"/>
    <w:rsid w:val="008C44B0"/>
    <w:rsid w:val="008C46F2"/>
    <w:rsid w:val="008C4BC0"/>
    <w:rsid w:val="008C4D9A"/>
    <w:rsid w:val="008C5959"/>
    <w:rsid w:val="008C5E1F"/>
    <w:rsid w:val="008C643F"/>
    <w:rsid w:val="008C65B4"/>
    <w:rsid w:val="008C6696"/>
    <w:rsid w:val="008C6CD9"/>
    <w:rsid w:val="008C7ADA"/>
    <w:rsid w:val="008D023D"/>
    <w:rsid w:val="008D0767"/>
    <w:rsid w:val="008D0799"/>
    <w:rsid w:val="008D0EF2"/>
    <w:rsid w:val="008D1488"/>
    <w:rsid w:val="008D1CD7"/>
    <w:rsid w:val="008D1D80"/>
    <w:rsid w:val="008D20CD"/>
    <w:rsid w:val="008D2884"/>
    <w:rsid w:val="008D2D40"/>
    <w:rsid w:val="008D2FC3"/>
    <w:rsid w:val="008D30A7"/>
    <w:rsid w:val="008D3198"/>
    <w:rsid w:val="008D4560"/>
    <w:rsid w:val="008D45BF"/>
    <w:rsid w:val="008D4A3F"/>
    <w:rsid w:val="008D4CDA"/>
    <w:rsid w:val="008D4EAA"/>
    <w:rsid w:val="008D5899"/>
    <w:rsid w:val="008D5DFC"/>
    <w:rsid w:val="008D5E6E"/>
    <w:rsid w:val="008D64A0"/>
    <w:rsid w:val="008D64F5"/>
    <w:rsid w:val="008D65A3"/>
    <w:rsid w:val="008D6CE1"/>
    <w:rsid w:val="008D6D83"/>
    <w:rsid w:val="008D71E7"/>
    <w:rsid w:val="008D78FE"/>
    <w:rsid w:val="008D796A"/>
    <w:rsid w:val="008D79A3"/>
    <w:rsid w:val="008D7A1B"/>
    <w:rsid w:val="008D7A4F"/>
    <w:rsid w:val="008D7BF6"/>
    <w:rsid w:val="008E091F"/>
    <w:rsid w:val="008E14A1"/>
    <w:rsid w:val="008E14AD"/>
    <w:rsid w:val="008E15CF"/>
    <w:rsid w:val="008E213B"/>
    <w:rsid w:val="008E29F1"/>
    <w:rsid w:val="008E2C39"/>
    <w:rsid w:val="008E37EA"/>
    <w:rsid w:val="008E3EB4"/>
    <w:rsid w:val="008E410B"/>
    <w:rsid w:val="008E43F1"/>
    <w:rsid w:val="008E481C"/>
    <w:rsid w:val="008E5456"/>
    <w:rsid w:val="008E68C5"/>
    <w:rsid w:val="008E70E8"/>
    <w:rsid w:val="008E760D"/>
    <w:rsid w:val="008E77A0"/>
    <w:rsid w:val="008E77D3"/>
    <w:rsid w:val="008F007E"/>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816"/>
    <w:rsid w:val="008F55F6"/>
    <w:rsid w:val="008F57B7"/>
    <w:rsid w:val="008F5840"/>
    <w:rsid w:val="008F587E"/>
    <w:rsid w:val="008F59E5"/>
    <w:rsid w:val="008F5BE8"/>
    <w:rsid w:val="008F5CB2"/>
    <w:rsid w:val="008F5E79"/>
    <w:rsid w:val="008F6307"/>
    <w:rsid w:val="008F6648"/>
    <w:rsid w:val="008F6CF4"/>
    <w:rsid w:val="008F6E37"/>
    <w:rsid w:val="008F6E3C"/>
    <w:rsid w:val="008F6F1A"/>
    <w:rsid w:val="008F6F7A"/>
    <w:rsid w:val="008F732A"/>
    <w:rsid w:val="008F7519"/>
    <w:rsid w:val="008F75D3"/>
    <w:rsid w:val="008F7D57"/>
    <w:rsid w:val="008F7D96"/>
    <w:rsid w:val="00900397"/>
    <w:rsid w:val="0090051A"/>
    <w:rsid w:val="009007AA"/>
    <w:rsid w:val="00900950"/>
    <w:rsid w:val="00900D9F"/>
    <w:rsid w:val="009013B2"/>
    <w:rsid w:val="00901420"/>
    <w:rsid w:val="00901B92"/>
    <w:rsid w:val="0090267A"/>
    <w:rsid w:val="00902740"/>
    <w:rsid w:val="009033DD"/>
    <w:rsid w:val="00903499"/>
    <w:rsid w:val="00904013"/>
    <w:rsid w:val="00904861"/>
    <w:rsid w:val="009048DF"/>
    <w:rsid w:val="009050B8"/>
    <w:rsid w:val="009060EE"/>
    <w:rsid w:val="00906111"/>
    <w:rsid w:val="00906BC1"/>
    <w:rsid w:val="00906EE9"/>
    <w:rsid w:val="009075FB"/>
    <w:rsid w:val="0090775C"/>
    <w:rsid w:val="00907780"/>
    <w:rsid w:val="00910F3C"/>
    <w:rsid w:val="0091203D"/>
    <w:rsid w:val="00912134"/>
    <w:rsid w:val="009121FC"/>
    <w:rsid w:val="009125C6"/>
    <w:rsid w:val="00913073"/>
    <w:rsid w:val="0091308C"/>
    <w:rsid w:val="009130F4"/>
    <w:rsid w:val="009132A9"/>
    <w:rsid w:val="00914186"/>
    <w:rsid w:val="0091433A"/>
    <w:rsid w:val="009146DB"/>
    <w:rsid w:val="00914A12"/>
    <w:rsid w:val="00914F77"/>
    <w:rsid w:val="009153F1"/>
    <w:rsid w:val="00915608"/>
    <w:rsid w:val="00915B1B"/>
    <w:rsid w:val="00915C39"/>
    <w:rsid w:val="0091617C"/>
    <w:rsid w:val="009161FD"/>
    <w:rsid w:val="00916299"/>
    <w:rsid w:val="00916687"/>
    <w:rsid w:val="00916BA9"/>
    <w:rsid w:val="0091741B"/>
    <w:rsid w:val="009175A2"/>
    <w:rsid w:val="00917B3F"/>
    <w:rsid w:val="00917C3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94A"/>
    <w:rsid w:val="00933A32"/>
    <w:rsid w:val="00933FB9"/>
    <w:rsid w:val="00935302"/>
    <w:rsid w:val="00936549"/>
    <w:rsid w:val="00936C36"/>
    <w:rsid w:val="00936DE3"/>
    <w:rsid w:val="0093785C"/>
    <w:rsid w:val="00937D9E"/>
    <w:rsid w:val="009400D2"/>
    <w:rsid w:val="00940160"/>
    <w:rsid w:val="0094067F"/>
    <w:rsid w:val="00941BF0"/>
    <w:rsid w:val="00941C8D"/>
    <w:rsid w:val="00941D93"/>
    <w:rsid w:val="009420A6"/>
    <w:rsid w:val="009426D0"/>
    <w:rsid w:val="00942F2F"/>
    <w:rsid w:val="00943037"/>
    <w:rsid w:val="00943061"/>
    <w:rsid w:val="00943356"/>
    <w:rsid w:val="0094351E"/>
    <w:rsid w:val="009439D4"/>
    <w:rsid w:val="00943B58"/>
    <w:rsid w:val="00943D8E"/>
    <w:rsid w:val="00944042"/>
    <w:rsid w:val="00944043"/>
    <w:rsid w:val="0094442E"/>
    <w:rsid w:val="0094510D"/>
    <w:rsid w:val="00945914"/>
    <w:rsid w:val="00945E7C"/>
    <w:rsid w:val="009461E2"/>
    <w:rsid w:val="0094715C"/>
    <w:rsid w:val="00947400"/>
    <w:rsid w:val="00947A21"/>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539E"/>
    <w:rsid w:val="00955840"/>
    <w:rsid w:val="00955FB9"/>
    <w:rsid w:val="00956055"/>
    <w:rsid w:val="009562D0"/>
    <w:rsid w:val="00956636"/>
    <w:rsid w:val="0095673D"/>
    <w:rsid w:val="00957332"/>
    <w:rsid w:val="00957851"/>
    <w:rsid w:val="00957C27"/>
    <w:rsid w:val="00957F78"/>
    <w:rsid w:val="00957FB9"/>
    <w:rsid w:val="00960B3D"/>
    <w:rsid w:val="00960F24"/>
    <w:rsid w:val="00961437"/>
    <w:rsid w:val="009616D1"/>
    <w:rsid w:val="00961A75"/>
    <w:rsid w:val="0096200C"/>
    <w:rsid w:val="009622A1"/>
    <w:rsid w:val="00963343"/>
    <w:rsid w:val="00964320"/>
    <w:rsid w:val="0096460E"/>
    <w:rsid w:val="00965A75"/>
    <w:rsid w:val="00966699"/>
    <w:rsid w:val="00966925"/>
    <w:rsid w:val="0096703D"/>
    <w:rsid w:val="00967090"/>
    <w:rsid w:val="0096713B"/>
    <w:rsid w:val="009671F3"/>
    <w:rsid w:val="009674DA"/>
    <w:rsid w:val="00967ACE"/>
    <w:rsid w:val="00967BCF"/>
    <w:rsid w:val="00967E6A"/>
    <w:rsid w:val="00970E1E"/>
    <w:rsid w:val="00971179"/>
    <w:rsid w:val="009716DC"/>
    <w:rsid w:val="00971A04"/>
    <w:rsid w:val="00972496"/>
    <w:rsid w:val="0097295C"/>
    <w:rsid w:val="00973090"/>
    <w:rsid w:val="00973110"/>
    <w:rsid w:val="00973179"/>
    <w:rsid w:val="00973E53"/>
    <w:rsid w:val="00974C12"/>
    <w:rsid w:val="00974C53"/>
    <w:rsid w:val="00974CE3"/>
    <w:rsid w:val="009750F9"/>
    <w:rsid w:val="00975222"/>
    <w:rsid w:val="00975451"/>
    <w:rsid w:val="00976274"/>
    <w:rsid w:val="00977568"/>
    <w:rsid w:val="00977AB3"/>
    <w:rsid w:val="00977F9E"/>
    <w:rsid w:val="009800C3"/>
    <w:rsid w:val="00980145"/>
    <w:rsid w:val="00980542"/>
    <w:rsid w:val="009805CA"/>
    <w:rsid w:val="009808FB"/>
    <w:rsid w:val="009811D0"/>
    <w:rsid w:val="00981284"/>
    <w:rsid w:val="009813F3"/>
    <w:rsid w:val="00982104"/>
    <w:rsid w:val="00982814"/>
    <w:rsid w:val="00982A23"/>
    <w:rsid w:val="00982B65"/>
    <w:rsid w:val="00982C42"/>
    <w:rsid w:val="00983736"/>
    <w:rsid w:val="00983791"/>
    <w:rsid w:val="00983A2B"/>
    <w:rsid w:val="00983DA9"/>
    <w:rsid w:val="00983F81"/>
    <w:rsid w:val="0098494F"/>
    <w:rsid w:val="00985167"/>
    <w:rsid w:val="00985DC4"/>
    <w:rsid w:val="00985F59"/>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BA8"/>
    <w:rsid w:val="00994DAE"/>
    <w:rsid w:val="00996114"/>
    <w:rsid w:val="00996E78"/>
    <w:rsid w:val="00997422"/>
    <w:rsid w:val="00997A53"/>
    <w:rsid w:val="00997F54"/>
    <w:rsid w:val="009A009F"/>
    <w:rsid w:val="009A017A"/>
    <w:rsid w:val="009A07DA"/>
    <w:rsid w:val="009A17BD"/>
    <w:rsid w:val="009A1A31"/>
    <w:rsid w:val="009A1E58"/>
    <w:rsid w:val="009A25B0"/>
    <w:rsid w:val="009A318C"/>
    <w:rsid w:val="009A319A"/>
    <w:rsid w:val="009A3A64"/>
    <w:rsid w:val="009A503A"/>
    <w:rsid w:val="009A5630"/>
    <w:rsid w:val="009A5796"/>
    <w:rsid w:val="009A5AA7"/>
    <w:rsid w:val="009A6C3E"/>
    <w:rsid w:val="009A6FF9"/>
    <w:rsid w:val="009A7C6E"/>
    <w:rsid w:val="009B0F31"/>
    <w:rsid w:val="009B11EF"/>
    <w:rsid w:val="009B148B"/>
    <w:rsid w:val="009B3412"/>
    <w:rsid w:val="009B39FA"/>
    <w:rsid w:val="009B3C55"/>
    <w:rsid w:val="009B4AE0"/>
    <w:rsid w:val="009B56FF"/>
    <w:rsid w:val="009B5A16"/>
    <w:rsid w:val="009B5A50"/>
    <w:rsid w:val="009B6214"/>
    <w:rsid w:val="009B6787"/>
    <w:rsid w:val="009B6801"/>
    <w:rsid w:val="009B6E45"/>
    <w:rsid w:val="009B7DC3"/>
    <w:rsid w:val="009C00D6"/>
    <w:rsid w:val="009C02EA"/>
    <w:rsid w:val="009C03F2"/>
    <w:rsid w:val="009C0CA0"/>
    <w:rsid w:val="009C1707"/>
    <w:rsid w:val="009C1A9B"/>
    <w:rsid w:val="009C1CDA"/>
    <w:rsid w:val="009C2717"/>
    <w:rsid w:val="009C3D4D"/>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9F0"/>
    <w:rsid w:val="009D3ACF"/>
    <w:rsid w:val="009D3B91"/>
    <w:rsid w:val="009D4174"/>
    <w:rsid w:val="009D426C"/>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E1D"/>
    <w:rsid w:val="009E593B"/>
    <w:rsid w:val="009E5D05"/>
    <w:rsid w:val="009E6743"/>
    <w:rsid w:val="009E69FE"/>
    <w:rsid w:val="009E7261"/>
    <w:rsid w:val="009E7322"/>
    <w:rsid w:val="009E75E4"/>
    <w:rsid w:val="009E7661"/>
    <w:rsid w:val="009E7783"/>
    <w:rsid w:val="009E788E"/>
    <w:rsid w:val="009F022F"/>
    <w:rsid w:val="009F0279"/>
    <w:rsid w:val="009F064A"/>
    <w:rsid w:val="009F096E"/>
    <w:rsid w:val="009F0DEC"/>
    <w:rsid w:val="009F0FFC"/>
    <w:rsid w:val="009F136D"/>
    <w:rsid w:val="009F14C1"/>
    <w:rsid w:val="009F169E"/>
    <w:rsid w:val="009F171C"/>
    <w:rsid w:val="009F1763"/>
    <w:rsid w:val="009F182A"/>
    <w:rsid w:val="009F1873"/>
    <w:rsid w:val="009F1990"/>
    <w:rsid w:val="009F1ED3"/>
    <w:rsid w:val="009F2209"/>
    <w:rsid w:val="009F24D4"/>
    <w:rsid w:val="009F295D"/>
    <w:rsid w:val="009F3428"/>
    <w:rsid w:val="009F350E"/>
    <w:rsid w:val="009F36A9"/>
    <w:rsid w:val="009F41D1"/>
    <w:rsid w:val="009F5CDA"/>
    <w:rsid w:val="009F621B"/>
    <w:rsid w:val="009F6538"/>
    <w:rsid w:val="009F6766"/>
    <w:rsid w:val="009F697B"/>
    <w:rsid w:val="009F6F47"/>
    <w:rsid w:val="009F71CB"/>
    <w:rsid w:val="00A00177"/>
    <w:rsid w:val="00A01196"/>
    <w:rsid w:val="00A0121E"/>
    <w:rsid w:val="00A014E4"/>
    <w:rsid w:val="00A0170D"/>
    <w:rsid w:val="00A019EF"/>
    <w:rsid w:val="00A01E93"/>
    <w:rsid w:val="00A01FE0"/>
    <w:rsid w:val="00A022B5"/>
    <w:rsid w:val="00A0284D"/>
    <w:rsid w:val="00A02E0D"/>
    <w:rsid w:val="00A02EDC"/>
    <w:rsid w:val="00A02F7C"/>
    <w:rsid w:val="00A03968"/>
    <w:rsid w:val="00A04005"/>
    <w:rsid w:val="00A04306"/>
    <w:rsid w:val="00A05033"/>
    <w:rsid w:val="00A05EC2"/>
    <w:rsid w:val="00A06411"/>
    <w:rsid w:val="00A0726A"/>
    <w:rsid w:val="00A0768B"/>
    <w:rsid w:val="00A07B82"/>
    <w:rsid w:val="00A100FE"/>
    <w:rsid w:val="00A1014C"/>
    <w:rsid w:val="00A104EB"/>
    <w:rsid w:val="00A104EE"/>
    <w:rsid w:val="00A107FB"/>
    <w:rsid w:val="00A108CA"/>
    <w:rsid w:val="00A10D18"/>
    <w:rsid w:val="00A10D58"/>
    <w:rsid w:val="00A1194C"/>
    <w:rsid w:val="00A11D8B"/>
    <w:rsid w:val="00A124DE"/>
    <w:rsid w:val="00A127CF"/>
    <w:rsid w:val="00A139BB"/>
    <w:rsid w:val="00A13ABF"/>
    <w:rsid w:val="00A13F99"/>
    <w:rsid w:val="00A1445A"/>
    <w:rsid w:val="00A145BA"/>
    <w:rsid w:val="00A14610"/>
    <w:rsid w:val="00A148C8"/>
    <w:rsid w:val="00A1494A"/>
    <w:rsid w:val="00A14CD4"/>
    <w:rsid w:val="00A15810"/>
    <w:rsid w:val="00A16D42"/>
    <w:rsid w:val="00A173CA"/>
    <w:rsid w:val="00A201AC"/>
    <w:rsid w:val="00A21025"/>
    <w:rsid w:val="00A2160E"/>
    <w:rsid w:val="00A217DE"/>
    <w:rsid w:val="00A21B7E"/>
    <w:rsid w:val="00A21EA3"/>
    <w:rsid w:val="00A22522"/>
    <w:rsid w:val="00A2252C"/>
    <w:rsid w:val="00A232BD"/>
    <w:rsid w:val="00A23505"/>
    <w:rsid w:val="00A23D39"/>
    <w:rsid w:val="00A2416B"/>
    <w:rsid w:val="00A241DB"/>
    <w:rsid w:val="00A248C1"/>
    <w:rsid w:val="00A24DD2"/>
    <w:rsid w:val="00A25C34"/>
    <w:rsid w:val="00A25CD2"/>
    <w:rsid w:val="00A261A2"/>
    <w:rsid w:val="00A263AB"/>
    <w:rsid w:val="00A267C6"/>
    <w:rsid w:val="00A26DD1"/>
    <w:rsid w:val="00A26DFB"/>
    <w:rsid w:val="00A270BA"/>
    <w:rsid w:val="00A27D15"/>
    <w:rsid w:val="00A30581"/>
    <w:rsid w:val="00A30BFB"/>
    <w:rsid w:val="00A31AAA"/>
    <w:rsid w:val="00A326B3"/>
    <w:rsid w:val="00A32ECA"/>
    <w:rsid w:val="00A33402"/>
    <w:rsid w:val="00A3361F"/>
    <w:rsid w:val="00A33FB2"/>
    <w:rsid w:val="00A349B7"/>
    <w:rsid w:val="00A35092"/>
    <w:rsid w:val="00A35213"/>
    <w:rsid w:val="00A35763"/>
    <w:rsid w:val="00A358D4"/>
    <w:rsid w:val="00A35A6B"/>
    <w:rsid w:val="00A362AD"/>
    <w:rsid w:val="00A362EB"/>
    <w:rsid w:val="00A36B72"/>
    <w:rsid w:val="00A36C9E"/>
    <w:rsid w:val="00A3719F"/>
    <w:rsid w:val="00A374D3"/>
    <w:rsid w:val="00A37E7E"/>
    <w:rsid w:val="00A40094"/>
    <w:rsid w:val="00A4035F"/>
    <w:rsid w:val="00A408E6"/>
    <w:rsid w:val="00A4136A"/>
    <w:rsid w:val="00A41436"/>
    <w:rsid w:val="00A4173F"/>
    <w:rsid w:val="00A41845"/>
    <w:rsid w:val="00A41DA8"/>
    <w:rsid w:val="00A41F74"/>
    <w:rsid w:val="00A424E6"/>
    <w:rsid w:val="00A42591"/>
    <w:rsid w:val="00A42A93"/>
    <w:rsid w:val="00A43059"/>
    <w:rsid w:val="00A4372A"/>
    <w:rsid w:val="00A43E36"/>
    <w:rsid w:val="00A44101"/>
    <w:rsid w:val="00A44946"/>
    <w:rsid w:val="00A44ECA"/>
    <w:rsid w:val="00A4507F"/>
    <w:rsid w:val="00A45885"/>
    <w:rsid w:val="00A45A3F"/>
    <w:rsid w:val="00A46216"/>
    <w:rsid w:val="00A462A4"/>
    <w:rsid w:val="00A469F9"/>
    <w:rsid w:val="00A475B8"/>
    <w:rsid w:val="00A478A9"/>
    <w:rsid w:val="00A479D5"/>
    <w:rsid w:val="00A47A5A"/>
    <w:rsid w:val="00A47F49"/>
    <w:rsid w:val="00A50146"/>
    <w:rsid w:val="00A50247"/>
    <w:rsid w:val="00A50332"/>
    <w:rsid w:val="00A5067E"/>
    <w:rsid w:val="00A50A1D"/>
    <w:rsid w:val="00A5114A"/>
    <w:rsid w:val="00A511D0"/>
    <w:rsid w:val="00A519AD"/>
    <w:rsid w:val="00A51B15"/>
    <w:rsid w:val="00A52646"/>
    <w:rsid w:val="00A527B6"/>
    <w:rsid w:val="00A528F1"/>
    <w:rsid w:val="00A53046"/>
    <w:rsid w:val="00A53432"/>
    <w:rsid w:val="00A5372C"/>
    <w:rsid w:val="00A538DA"/>
    <w:rsid w:val="00A53D21"/>
    <w:rsid w:val="00A54268"/>
    <w:rsid w:val="00A542A0"/>
    <w:rsid w:val="00A544C3"/>
    <w:rsid w:val="00A545D2"/>
    <w:rsid w:val="00A549F5"/>
    <w:rsid w:val="00A54B7F"/>
    <w:rsid w:val="00A54F42"/>
    <w:rsid w:val="00A554AB"/>
    <w:rsid w:val="00A56322"/>
    <w:rsid w:val="00A566F8"/>
    <w:rsid w:val="00A568C6"/>
    <w:rsid w:val="00A56DE3"/>
    <w:rsid w:val="00A574B3"/>
    <w:rsid w:val="00A579CE"/>
    <w:rsid w:val="00A57A4B"/>
    <w:rsid w:val="00A57ABD"/>
    <w:rsid w:val="00A57E37"/>
    <w:rsid w:val="00A57E86"/>
    <w:rsid w:val="00A6028B"/>
    <w:rsid w:val="00A60563"/>
    <w:rsid w:val="00A60B0A"/>
    <w:rsid w:val="00A610C4"/>
    <w:rsid w:val="00A61628"/>
    <w:rsid w:val="00A62A5C"/>
    <w:rsid w:val="00A62D2C"/>
    <w:rsid w:val="00A6317E"/>
    <w:rsid w:val="00A63670"/>
    <w:rsid w:val="00A6381C"/>
    <w:rsid w:val="00A6400A"/>
    <w:rsid w:val="00A64609"/>
    <w:rsid w:val="00A64E59"/>
    <w:rsid w:val="00A6589D"/>
    <w:rsid w:val="00A65BDE"/>
    <w:rsid w:val="00A65CBF"/>
    <w:rsid w:val="00A65E36"/>
    <w:rsid w:val="00A6673C"/>
    <w:rsid w:val="00A6704A"/>
    <w:rsid w:val="00A672D9"/>
    <w:rsid w:val="00A70033"/>
    <w:rsid w:val="00A70377"/>
    <w:rsid w:val="00A70BA7"/>
    <w:rsid w:val="00A70FBC"/>
    <w:rsid w:val="00A71882"/>
    <w:rsid w:val="00A72090"/>
    <w:rsid w:val="00A722CD"/>
    <w:rsid w:val="00A72729"/>
    <w:rsid w:val="00A72976"/>
    <w:rsid w:val="00A73052"/>
    <w:rsid w:val="00A73476"/>
    <w:rsid w:val="00A73769"/>
    <w:rsid w:val="00A73837"/>
    <w:rsid w:val="00A73AE4"/>
    <w:rsid w:val="00A73D17"/>
    <w:rsid w:val="00A745D3"/>
    <w:rsid w:val="00A74B0D"/>
    <w:rsid w:val="00A754F9"/>
    <w:rsid w:val="00A75579"/>
    <w:rsid w:val="00A755AA"/>
    <w:rsid w:val="00A758D0"/>
    <w:rsid w:val="00A75EF8"/>
    <w:rsid w:val="00A76864"/>
    <w:rsid w:val="00A772C3"/>
    <w:rsid w:val="00A772C6"/>
    <w:rsid w:val="00A7737E"/>
    <w:rsid w:val="00A77979"/>
    <w:rsid w:val="00A80A0E"/>
    <w:rsid w:val="00A80E90"/>
    <w:rsid w:val="00A80EA4"/>
    <w:rsid w:val="00A811B9"/>
    <w:rsid w:val="00A81517"/>
    <w:rsid w:val="00A815B9"/>
    <w:rsid w:val="00A819D1"/>
    <w:rsid w:val="00A81C05"/>
    <w:rsid w:val="00A823E0"/>
    <w:rsid w:val="00A83964"/>
    <w:rsid w:val="00A83BBA"/>
    <w:rsid w:val="00A84B63"/>
    <w:rsid w:val="00A84EB4"/>
    <w:rsid w:val="00A855D7"/>
    <w:rsid w:val="00A85600"/>
    <w:rsid w:val="00A86A56"/>
    <w:rsid w:val="00A86A7B"/>
    <w:rsid w:val="00A86BCA"/>
    <w:rsid w:val="00A86F25"/>
    <w:rsid w:val="00A875BC"/>
    <w:rsid w:val="00A8799D"/>
    <w:rsid w:val="00A87C2B"/>
    <w:rsid w:val="00A908D3"/>
    <w:rsid w:val="00A9093B"/>
    <w:rsid w:val="00A90999"/>
    <w:rsid w:val="00A909E4"/>
    <w:rsid w:val="00A91FFF"/>
    <w:rsid w:val="00A92538"/>
    <w:rsid w:val="00A926CA"/>
    <w:rsid w:val="00A93989"/>
    <w:rsid w:val="00A94360"/>
    <w:rsid w:val="00A949A4"/>
    <w:rsid w:val="00A94F87"/>
    <w:rsid w:val="00A9537C"/>
    <w:rsid w:val="00A95E9F"/>
    <w:rsid w:val="00A96085"/>
    <w:rsid w:val="00A96C33"/>
    <w:rsid w:val="00A96E94"/>
    <w:rsid w:val="00A97088"/>
    <w:rsid w:val="00A978F2"/>
    <w:rsid w:val="00A97AD8"/>
    <w:rsid w:val="00A97D53"/>
    <w:rsid w:val="00AA02EC"/>
    <w:rsid w:val="00AA033D"/>
    <w:rsid w:val="00AA04DD"/>
    <w:rsid w:val="00AA0A4E"/>
    <w:rsid w:val="00AA0FA0"/>
    <w:rsid w:val="00AA12E3"/>
    <w:rsid w:val="00AA232A"/>
    <w:rsid w:val="00AA332F"/>
    <w:rsid w:val="00AA3B48"/>
    <w:rsid w:val="00AA4151"/>
    <w:rsid w:val="00AA455A"/>
    <w:rsid w:val="00AA532D"/>
    <w:rsid w:val="00AA6330"/>
    <w:rsid w:val="00AA7191"/>
    <w:rsid w:val="00AB085D"/>
    <w:rsid w:val="00AB20C8"/>
    <w:rsid w:val="00AB264A"/>
    <w:rsid w:val="00AB27B7"/>
    <w:rsid w:val="00AB2E17"/>
    <w:rsid w:val="00AB30AC"/>
    <w:rsid w:val="00AB310C"/>
    <w:rsid w:val="00AB3129"/>
    <w:rsid w:val="00AB455C"/>
    <w:rsid w:val="00AB4F17"/>
    <w:rsid w:val="00AB5670"/>
    <w:rsid w:val="00AB5E34"/>
    <w:rsid w:val="00AB61F5"/>
    <w:rsid w:val="00AB647A"/>
    <w:rsid w:val="00AB6486"/>
    <w:rsid w:val="00AB66B4"/>
    <w:rsid w:val="00AB6756"/>
    <w:rsid w:val="00AB69DF"/>
    <w:rsid w:val="00AB6A1F"/>
    <w:rsid w:val="00AB711A"/>
    <w:rsid w:val="00AB732B"/>
    <w:rsid w:val="00AB7C1E"/>
    <w:rsid w:val="00AC020E"/>
    <w:rsid w:val="00AC05E7"/>
    <w:rsid w:val="00AC1AFD"/>
    <w:rsid w:val="00AC1BB0"/>
    <w:rsid w:val="00AC1EBB"/>
    <w:rsid w:val="00AC2C10"/>
    <w:rsid w:val="00AC2F19"/>
    <w:rsid w:val="00AC36D0"/>
    <w:rsid w:val="00AC37FE"/>
    <w:rsid w:val="00AC474B"/>
    <w:rsid w:val="00AC48B2"/>
    <w:rsid w:val="00AC520E"/>
    <w:rsid w:val="00AC5385"/>
    <w:rsid w:val="00AC59A0"/>
    <w:rsid w:val="00AC637D"/>
    <w:rsid w:val="00AC6742"/>
    <w:rsid w:val="00AC6B3D"/>
    <w:rsid w:val="00AC7049"/>
    <w:rsid w:val="00AC7B0B"/>
    <w:rsid w:val="00AC7E1A"/>
    <w:rsid w:val="00AC7EF5"/>
    <w:rsid w:val="00AC7FDC"/>
    <w:rsid w:val="00AD01F9"/>
    <w:rsid w:val="00AD0444"/>
    <w:rsid w:val="00AD0858"/>
    <w:rsid w:val="00AD100A"/>
    <w:rsid w:val="00AD1434"/>
    <w:rsid w:val="00AD1E6C"/>
    <w:rsid w:val="00AD2078"/>
    <w:rsid w:val="00AD2C85"/>
    <w:rsid w:val="00AD30C9"/>
    <w:rsid w:val="00AD3B48"/>
    <w:rsid w:val="00AD3B8E"/>
    <w:rsid w:val="00AD4471"/>
    <w:rsid w:val="00AD45F7"/>
    <w:rsid w:val="00AD4921"/>
    <w:rsid w:val="00AD4ADE"/>
    <w:rsid w:val="00AD5029"/>
    <w:rsid w:val="00AD5D8B"/>
    <w:rsid w:val="00AD6056"/>
    <w:rsid w:val="00AD65B3"/>
    <w:rsid w:val="00AD678A"/>
    <w:rsid w:val="00AD7037"/>
    <w:rsid w:val="00AD70B8"/>
    <w:rsid w:val="00AD72BE"/>
    <w:rsid w:val="00AD750F"/>
    <w:rsid w:val="00AD7B2E"/>
    <w:rsid w:val="00AE04BC"/>
    <w:rsid w:val="00AE0C23"/>
    <w:rsid w:val="00AE0E85"/>
    <w:rsid w:val="00AE1808"/>
    <w:rsid w:val="00AE1850"/>
    <w:rsid w:val="00AE19A9"/>
    <w:rsid w:val="00AE214A"/>
    <w:rsid w:val="00AE2692"/>
    <w:rsid w:val="00AE26F5"/>
    <w:rsid w:val="00AE2727"/>
    <w:rsid w:val="00AE2AD5"/>
    <w:rsid w:val="00AE2E5A"/>
    <w:rsid w:val="00AE483E"/>
    <w:rsid w:val="00AE49BE"/>
    <w:rsid w:val="00AE4B28"/>
    <w:rsid w:val="00AE4D86"/>
    <w:rsid w:val="00AE5705"/>
    <w:rsid w:val="00AE5855"/>
    <w:rsid w:val="00AE5A35"/>
    <w:rsid w:val="00AE5AE3"/>
    <w:rsid w:val="00AE660A"/>
    <w:rsid w:val="00AE66B8"/>
    <w:rsid w:val="00AE6D31"/>
    <w:rsid w:val="00AE709D"/>
    <w:rsid w:val="00AE7575"/>
    <w:rsid w:val="00AE78DA"/>
    <w:rsid w:val="00AE7A46"/>
    <w:rsid w:val="00AF01F7"/>
    <w:rsid w:val="00AF12DD"/>
    <w:rsid w:val="00AF1378"/>
    <w:rsid w:val="00AF1810"/>
    <w:rsid w:val="00AF191C"/>
    <w:rsid w:val="00AF1B0E"/>
    <w:rsid w:val="00AF1C0B"/>
    <w:rsid w:val="00AF1D54"/>
    <w:rsid w:val="00AF2169"/>
    <w:rsid w:val="00AF28CD"/>
    <w:rsid w:val="00AF2A1A"/>
    <w:rsid w:val="00AF3C75"/>
    <w:rsid w:val="00AF4320"/>
    <w:rsid w:val="00AF4B7D"/>
    <w:rsid w:val="00AF5450"/>
    <w:rsid w:val="00AF5648"/>
    <w:rsid w:val="00AF5680"/>
    <w:rsid w:val="00AF58E5"/>
    <w:rsid w:val="00AF5AC7"/>
    <w:rsid w:val="00AF5AEE"/>
    <w:rsid w:val="00AF5DBD"/>
    <w:rsid w:val="00AF5F1B"/>
    <w:rsid w:val="00AF6552"/>
    <w:rsid w:val="00AF66B3"/>
    <w:rsid w:val="00AF6E67"/>
    <w:rsid w:val="00AF6E73"/>
    <w:rsid w:val="00AF70B7"/>
    <w:rsid w:val="00AF7B21"/>
    <w:rsid w:val="00AF7C31"/>
    <w:rsid w:val="00AF7D77"/>
    <w:rsid w:val="00B001CC"/>
    <w:rsid w:val="00B006D5"/>
    <w:rsid w:val="00B011F0"/>
    <w:rsid w:val="00B029FF"/>
    <w:rsid w:val="00B02A70"/>
    <w:rsid w:val="00B030ED"/>
    <w:rsid w:val="00B032C1"/>
    <w:rsid w:val="00B035B1"/>
    <w:rsid w:val="00B03666"/>
    <w:rsid w:val="00B04016"/>
    <w:rsid w:val="00B04303"/>
    <w:rsid w:val="00B045F2"/>
    <w:rsid w:val="00B0471E"/>
    <w:rsid w:val="00B054D7"/>
    <w:rsid w:val="00B0593C"/>
    <w:rsid w:val="00B0689F"/>
    <w:rsid w:val="00B06D1E"/>
    <w:rsid w:val="00B07483"/>
    <w:rsid w:val="00B07703"/>
    <w:rsid w:val="00B07E94"/>
    <w:rsid w:val="00B103E4"/>
    <w:rsid w:val="00B10D30"/>
    <w:rsid w:val="00B11128"/>
    <w:rsid w:val="00B115C0"/>
    <w:rsid w:val="00B11743"/>
    <w:rsid w:val="00B11A05"/>
    <w:rsid w:val="00B11DCE"/>
    <w:rsid w:val="00B11E06"/>
    <w:rsid w:val="00B12837"/>
    <w:rsid w:val="00B128F2"/>
    <w:rsid w:val="00B12A3C"/>
    <w:rsid w:val="00B12EAE"/>
    <w:rsid w:val="00B13A17"/>
    <w:rsid w:val="00B13A49"/>
    <w:rsid w:val="00B13D46"/>
    <w:rsid w:val="00B145E1"/>
    <w:rsid w:val="00B14EB0"/>
    <w:rsid w:val="00B14FC0"/>
    <w:rsid w:val="00B150FF"/>
    <w:rsid w:val="00B15155"/>
    <w:rsid w:val="00B1563A"/>
    <w:rsid w:val="00B15B8D"/>
    <w:rsid w:val="00B15BEE"/>
    <w:rsid w:val="00B15E3F"/>
    <w:rsid w:val="00B16083"/>
    <w:rsid w:val="00B16151"/>
    <w:rsid w:val="00B16BF6"/>
    <w:rsid w:val="00B1719C"/>
    <w:rsid w:val="00B17213"/>
    <w:rsid w:val="00B17253"/>
    <w:rsid w:val="00B173F2"/>
    <w:rsid w:val="00B177E6"/>
    <w:rsid w:val="00B2040E"/>
    <w:rsid w:val="00B20466"/>
    <w:rsid w:val="00B20F0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95E"/>
    <w:rsid w:val="00B24CFA"/>
    <w:rsid w:val="00B24D7F"/>
    <w:rsid w:val="00B25F64"/>
    <w:rsid w:val="00B26198"/>
    <w:rsid w:val="00B26ADC"/>
    <w:rsid w:val="00B26CF7"/>
    <w:rsid w:val="00B271A4"/>
    <w:rsid w:val="00B27EAC"/>
    <w:rsid w:val="00B30073"/>
    <w:rsid w:val="00B3013C"/>
    <w:rsid w:val="00B302B7"/>
    <w:rsid w:val="00B3056E"/>
    <w:rsid w:val="00B3080C"/>
    <w:rsid w:val="00B311A9"/>
    <w:rsid w:val="00B3127D"/>
    <w:rsid w:val="00B3143A"/>
    <w:rsid w:val="00B31735"/>
    <w:rsid w:val="00B32569"/>
    <w:rsid w:val="00B326BF"/>
    <w:rsid w:val="00B327A9"/>
    <w:rsid w:val="00B3291E"/>
    <w:rsid w:val="00B32AE3"/>
    <w:rsid w:val="00B32D4C"/>
    <w:rsid w:val="00B32DA8"/>
    <w:rsid w:val="00B33221"/>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ED5"/>
    <w:rsid w:val="00B37B57"/>
    <w:rsid w:val="00B37BED"/>
    <w:rsid w:val="00B37C53"/>
    <w:rsid w:val="00B37C71"/>
    <w:rsid w:val="00B40232"/>
    <w:rsid w:val="00B40260"/>
    <w:rsid w:val="00B40334"/>
    <w:rsid w:val="00B40405"/>
    <w:rsid w:val="00B409FC"/>
    <w:rsid w:val="00B41877"/>
    <w:rsid w:val="00B42833"/>
    <w:rsid w:val="00B4519A"/>
    <w:rsid w:val="00B45339"/>
    <w:rsid w:val="00B45508"/>
    <w:rsid w:val="00B45F75"/>
    <w:rsid w:val="00B46189"/>
    <w:rsid w:val="00B46A60"/>
    <w:rsid w:val="00B46F39"/>
    <w:rsid w:val="00B47425"/>
    <w:rsid w:val="00B4763B"/>
    <w:rsid w:val="00B4769C"/>
    <w:rsid w:val="00B479A7"/>
    <w:rsid w:val="00B5060E"/>
    <w:rsid w:val="00B50CE0"/>
    <w:rsid w:val="00B511C7"/>
    <w:rsid w:val="00B511D9"/>
    <w:rsid w:val="00B51434"/>
    <w:rsid w:val="00B517EB"/>
    <w:rsid w:val="00B51846"/>
    <w:rsid w:val="00B5217D"/>
    <w:rsid w:val="00B5259A"/>
    <w:rsid w:val="00B52649"/>
    <w:rsid w:val="00B52C58"/>
    <w:rsid w:val="00B52DFA"/>
    <w:rsid w:val="00B52EEC"/>
    <w:rsid w:val="00B531CC"/>
    <w:rsid w:val="00B536E0"/>
    <w:rsid w:val="00B53833"/>
    <w:rsid w:val="00B546A0"/>
    <w:rsid w:val="00B55101"/>
    <w:rsid w:val="00B55545"/>
    <w:rsid w:val="00B55625"/>
    <w:rsid w:val="00B5591A"/>
    <w:rsid w:val="00B55957"/>
    <w:rsid w:val="00B56205"/>
    <w:rsid w:val="00B575C5"/>
    <w:rsid w:val="00B579BA"/>
    <w:rsid w:val="00B6122C"/>
    <w:rsid w:val="00B6191A"/>
    <w:rsid w:val="00B61F5A"/>
    <w:rsid w:val="00B62221"/>
    <w:rsid w:val="00B625B2"/>
    <w:rsid w:val="00B63151"/>
    <w:rsid w:val="00B635DC"/>
    <w:rsid w:val="00B63991"/>
    <w:rsid w:val="00B64266"/>
    <w:rsid w:val="00B64600"/>
    <w:rsid w:val="00B648E2"/>
    <w:rsid w:val="00B64D09"/>
    <w:rsid w:val="00B65174"/>
    <w:rsid w:val="00B65401"/>
    <w:rsid w:val="00B655CA"/>
    <w:rsid w:val="00B65E23"/>
    <w:rsid w:val="00B663AD"/>
    <w:rsid w:val="00B66528"/>
    <w:rsid w:val="00B66644"/>
    <w:rsid w:val="00B66795"/>
    <w:rsid w:val="00B66A57"/>
    <w:rsid w:val="00B6730F"/>
    <w:rsid w:val="00B673BA"/>
    <w:rsid w:val="00B67B46"/>
    <w:rsid w:val="00B67C9F"/>
    <w:rsid w:val="00B67CAB"/>
    <w:rsid w:val="00B67FC1"/>
    <w:rsid w:val="00B70280"/>
    <w:rsid w:val="00B70F29"/>
    <w:rsid w:val="00B7110A"/>
    <w:rsid w:val="00B7117B"/>
    <w:rsid w:val="00B71260"/>
    <w:rsid w:val="00B714EE"/>
    <w:rsid w:val="00B71793"/>
    <w:rsid w:val="00B72579"/>
    <w:rsid w:val="00B725BD"/>
    <w:rsid w:val="00B729B3"/>
    <w:rsid w:val="00B729DD"/>
    <w:rsid w:val="00B72AD4"/>
    <w:rsid w:val="00B72E48"/>
    <w:rsid w:val="00B72F93"/>
    <w:rsid w:val="00B73851"/>
    <w:rsid w:val="00B73EF6"/>
    <w:rsid w:val="00B73FDA"/>
    <w:rsid w:val="00B751C6"/>
    <w:rsid w:val="00B757FC"/>
    <w:rsid w:val="00B75D1A"/>
    <w:rsid w:val="00B762A9"/>
    <w:rsid w:val="00B76548"/>
    <w:rsid w:val="00B7688F"/>
    <w:rsid w:val="00B77318"/>
    <w:rsid w:val="00B77AAD"/>
    <w:rsid w:val="00B808D5"/>
    <w:rsid w:val="00B80978"/>
    <w:rsid w:val="00B80C94"/>
    <w:rsid w:val="00B815C8"/>
    <w:rsid w:val="00B819CE"/>
    <w:rsid w:val="00B81DBE"/>
    <w:rsid w:val="00B81FEF"/>
    <w:rsid w:val="00B821F0"/>
    <w:rsid w:val="00B82875"/>
    <w:rsid w:val="00B82D97"/>
    <w:rsid w:val="00B82DA5"/>
    <w:rsid w:val="00B8337A"/>
    <w:rsid w:val="00B83EF1"/>
    <w:rsid w:val="00B8438B"/>
    <w:rsid w:val="00B84604"/>
    <w:rsid w:val="00B84DA4"/>
    <w:rsid w:val="00B864EB"/>
    <w:rsid w:val="00B87574"/>
    <w:rsid w:val="00B8778C"/>
    <w:rsid w:val="00B87861"/>
    <w:rsid w:val="00B87A99"/>
    <w:rsid w:val="00B90F95"/>
    <w:rsid w:val="00B910D3"/>
    <w:rsid w:val="00B9170F"/>
    <w:rsid w:val="00B92202"/>
    <w:rsid w:val="00B92B3B"/>
    <w:rsid w:val="00B9308B"/>
    <w:rsid w:val="00B93D95"/>
    <w:rsid w:val="00B93F6E"/>
    <w:rsid w:val="00B94780"/>
    <w:rsid w:val="00B94919"/>
    <w:rsid w:val="00B94C24"/>
    <w:rsid w:val="00B94C26"/>
    <w:rsid w:val="00B94C7F"/>
    <w:rsid w:val="00B957DE"/>
    <w:rsid w:val="00B96564"/>
    <w:rsid w:val="00B96DA0"/>
    <w:rsid w:val="00B97B7F"/>
    <w:rsid w:val="00BA0601"/>
    <w:rsid w:val="00BA06FD"/>
    <w:rsid w:val="00BA0A13"/>
    <w:rsid w:val="00BA0E6B"/>
    <w:rsid w:val="00BA1160"/>
    <w:rsid w:val="00BA1564"/>
    <w:rsid w:val="00BA1741"/>
    <w:rsid w:val="00BA1825"/>
    <w:rsid w:val="00BA1F5A"/>
    <w:rsid w:val="00BA26D9"/>
    <w:rsid w:val="00BA2707"/>
    <w:rsid w:val="00BA3319"/>
    <w:rsid w:val="00BA37D3"/>
    <w:rsid w:val="00BA4093"/>
    <w:rsid w:val="00BA44E7"/>
    <w:rsid w:val="00BA4A3E"/>
    <w:rsid w:val="00BA597E"/>
    <w:rsid w:val="00BA6035"/>
    <w:rsid w:val="00BA6086"/>
    <w:rsid w:val="00BA6960"/>
    <w:rsid w:val="00BA6BB1"/>
    <w:rsid w:val="00BA6E4F"/>
    <w:rsid w:val="00BA70F4"/>
    <w:rsid w:val="00BA7291"/>
    <w:rsid w:val="00BA7363"/>
    <w:rsid w:val="00BA7590"/>
    <w:rsid w:val="00BB0529"/>
    <w:rsid w:val="00BB057A"/>
    <w:rsid w:val="00BB083A"/>
    <w:rsid w:val="00BB104D"/>
    <w:rsid w:val="00BB1277"/>
    <w:rsid w:val="00BB1CAA"/>
    <w:rsid w:val="00BB2830"/>
    <w:rsid w:val="00BB3539"/>
    <w:rsid w:val="00BB4261"/>
    <w:rsid w:val="00BB4D7E"/>
    <w:rsid w:val="00BB4EBB"/>
    <w:rsid w:val="00BB54F2"/>
    <w:rsid w:val="00BB5943"/>
    <w:rsid w:val="00BB6059"/>
    <w:rsid w:val="00BB61C6"/>
    <w:rsid w:val="00BB6B4B"/>
    <w:rsid w:val="00BB6EE4"/>
    <w:rsid w:val="00BB769E"/>
    <w:rsid w:val="00BB76DC"/>
    <w:rsid w:val="00BB78F7"/>
    <w:rsid w:val="00BB79E1"/>
    <w:rsid w:val="00BB7E89"/>
    <w:rsid w:val="00BC005A"/>
    <w:rsid w:val="00BC00B0"/>
    <w:rsid w:val="00BC01AD"/>
    <w:rsid w:val="00BC0C31"/>
    <w:rsid w:val="00BC2A86"/>
    <w:rsid w:val="00BC2DF8"/>
    <w:rsid w:val="00BC331D"/>
    <w:rsid w:val="00BC3413"/>
    <w:rsid w:val="00BC3991"/>
    <w:rsid w:val="00BC3A43"/>
    <w:rsid w:val="00BC48E0"/>
    <w:rsid w:val="00BC53F7"/>
    <w:rsid w:val="00BC5525"/>
    <w:rsid w:val="00BC5971"/>
    <w:rsid w:val="00BC65D5"/>
    <w:rsid w:val="00BC662D"/>
    <w:rsid w:val="00BC74D9"/>
    <w:rsid w:val="00BC7906"/>
    <w:rsid w:val="00BC7AF0"/>
    <w:rsid w:val="00BD0B1C"/>
    <w:rsid w:val="00BD0E9D"/>
    <w:rsid w:val="00BD108F"/>
    <w:rsid w:val="00BD15B9"/>
    <w:rsid w:val="00BD1A2C"/>
    <w:rsid w:val="00BD282A"/>
    <w:rsid w:val="00BD2901"/>
    <w:rsid w:val="00BD2BAA"/>
    <w:rsid w:val="00BD2D60"/>
    <w:rsid w:val="00BD3639"/>
    <w:rsid w:val="00BD36CE"/>
    <w:rsid w:val="00BD3705"/>
    <w:rsid w:val="00BD398F"/>
    <w:rsid w:val="00BD3D38"/>
    <w:rsid w:val="00BD491A"/>
    <w:rsid w:val="00BD4973"/>
    <w:rsid w:val="00BD4B07"/>
    <w:rsid w:val="00BD4EC9"/>
    <w:rsid w:val="00BD4F01"/>
    <w:rsid w:val="00BD4F80"/>
    <w:rsid w:val="00BD5085"/>
    <w:rsid w:val="00BD6175"/>
    <w:rsid w:val="00BD6986"/>
    <w:rsid w:val="00BD700C"/>
    <w:rsid w:val="00BD7375"/>
    <w:rsid w:val="00BE001E"/>
    <w:rsid w:val="00BE1215"/>
    <w:rsid w:val="00BE1253"/>
    <w:rsid w:val="00BE1D3B"/>
    <w:rsid w:val="00BE20CB"/>
    <w:rsid w:val="00BE23C9"/>
    <w:rsid w:val="00BE246F"/>
    <w:rsid w:val="00BE27FA"/>
    <w:rsid w:val="00BE2ACA"/>
    <w:rsid w:val="00BE2DC5"/>
    <w:rsid w:val="00BE329A"/>
    <w:rsid w:val="00BE32C9"/>
    <w:rsid w:val="00BE3DFC"/>
    <w:rsid w:val="00BE411C"/>
    <w:rsid w:val="00BE4514"/>
    <w:rsid w:val="00BE4A44"/>
    <w:rsid w:val="00BE5213"/>
    <w:rsid w:val="00BE57C8"/>
    <w:rsid w:val="00BE5883"/>
    <w:rsid w:val="00BE6285"/>
    <w:rsid w:val="00BE6997"/>
    <w:rsid w:val="00BE6A1E"/>
    <w:rsid w:val="00BE772C"/>
    <w:rsid w:val="00BF02A6"/>
    <w:rsid w:val="00BF0354"/>
    <w:rsid w:val="00BF04E6"/>
    <w:rsid w:val="00BF0ED1"/>
    <w:rsid w:val="00BF10E3"/>
    <w:rsid w:val="00BF15B9"/>
    <w:rsid w:val="00BF3247"/>
    <w:rsid w:val="00BF32B6"/>
    <w:rsid w:val="00BF35E7"/>
    <w:rsid w:val="00BF37F5"/>
    <w:rsid w:val="00BF3828"/>
    <w:rsid w:val="00BF430D"/>
    <w:rsid w:val="00BF5518"/>
    <w:rsid w:val="00BF5BEB"/>
    <w:rsid w:val="00BF6CB7"/>
    <w:rsid w:val="00BF7B11"/>
    <w:rsid w:val="00BF7EB9"/>
    <w:rsid w:val="00C002C6"/>
    <w:rsid w:val="00C01349"/>
    <w:rsid w:val="00C019E1"/>
    <w:rsid w:val="00C01DB9"/>
    <w:rsid w:val="00C0207E"/>
    <w:rsid w:val="00C0234E"/>
    <w:rsid w:val="00C023AD"/>
    <w:rsid w:val="00C02511"/>
    <w:rsid w:val="00C02F04"/>
    <w:rsid w:val="00C031B9"/>
    <w:rsid w:val="00C0384D"/>
    <w:rsid w:val="00C03F36"/>
    <w:rsid w:val="00C04672"/>
    <w:rsid w:val="00C04967"/>
    <w:rsid w:val="00C04BE5"/>
    <w:rsid w:val="00C061E2"/>
    <w:rsid w:val="00C06B62"/>
    <w:rsid w:val="00C072FE"/>
    <w:rsid w:val="00C076B5"/>
    <w:rsid w:val="00C077F2"/>
    <w:rsid w:val="00C104EA"/>
    <w:rsid w:val="00C1060F"/>
    <w:rsid w:val="00C10E66"/>
    <w:rsid w:val="00C11A50"/>
    <w:rsid w:val="00C11EA6"/>
    <w:rsid w:val="00C12988"/>
    <w:rsid w:val="00C12C4A"/>
    <w:rsid w:val="00C12C4E"/>
    <w:rsid w:val="00C13F5F"/>
    <w:rsid w:val="00C143DF"/>
    <w:rsid w:val="00C146C3"/>
    <w:rsid w:val="00C15DEA"/>
    <w:rsid w:val="00C1644A"/>
    <w:rsid w:val="00C16CAC"/>
    <w:rsid w:val="00C16F9A"/>
    <w:rsid w:val="00C17C7E"/>
    <w:rsid w:val="00C17FAD"/>
    <w:rsid w:val="00C21353"/>
    <w:rsid w:val="00C22009"/>
    <w:rsid w:val="00C22027"/>
    <w:rsid w:val="00C22138"/>
    <w:rsid w:val="00C223C3"/>
    <w:rsid w:val="00C23682"/>
    <w:rsid w:val="00C238C2"/>
    <w:rsid w:val="00C24E59"/>
    <w:rsid w:val="00C24E8B"/>
    <w:rsid w:val="00C24F61"/>
    <w:rsid w:val="00C2509C"/>
    <w:rsid w:val="00C25870"/>
    <w:rsid w:val="00C25F52"/>
    <w:rsid w:val="00C25FBB"/>
    <w:rsid w:val="00C26158"/>
    <w:rsid w:val="00C27B41"/>
    <w:rsid w:val="00C27D78"/>
    <w:rsid w:val="00C3009E"/>
    <w:rsid w:val="00C303E5"/>
    <w:rsid w:val="00C317BA"/>
    <w:rsid w:val="00C326F4"/>
    <w:rsid w:val="00C32AE0"/>
    <w:rsid w:val="00C32E0E"/>
    <w:rsid w:val="00C32E95"/>
    <w:rsid w:val="00C3344A"/>
    <w:rsid w:val="00C3477E"/>
    <w:rsid w:val="00C34990"/>
    <w:rsid w:val="00C34A59"/>
    <w:rsid w:val="00C36229"/>
    <w:rsid w:val="00C3669B"/>
    <w:rsid w:val="00C36E24"/>
    <w:rsid w:val="00C400CE"/>
    <w:rsid w:val="00C405AF"/>
    <w:rsid w:val="00C4065E"/>
    <w:rsid w:val="00C40669"/>
    <w:rsid w:val="00C407EF"/>
    <w:rsid w:val="00C40B8D"/>
    <w:rsid w:val="00C40CC3"/>
    <w:rsid w:val="00C41549"/>
    <w:rsid w:val="00C41B17"/>
    <w:rsid w:val="00C41FE1"/>
    <w:rsid w:val="00C425C4"/>
    <w:rsid w:val="00C42C15"/>
    <w:rsid w:val="00C42D54"/>
    <w:rsid w:val="00C42F9C"/>
    <w:rsid w:val="00C43988"/>
    <w:rsid w:val="00C43E73"/>
    <w:rsid w:val="00C44007"/>
    <w:rsid w:val="00C45B21"/>
    <w:rsid w:val="00C46FFF"/>
    <w:rsid w:val="00C472B3"/>
    <w:rsid w:val="00C4757B"/>
    <w:rsid w:val="00C47DD1"/>
    <w:rsid w:val="00C5058A"/>
    <w:rsid w:val="00C50D15"/>
    <w:rsid w:val="00C50FE0"/>
    <w:rsid w:val="00C51CA8"/>
    <w:rsid w:val="00C51D16"/>
    <w:rsid w:val="00C52995"/>
    <w:rsid w:val="00C52C5F"/>
    <w:rsid w:val="00C531B2"/>
    <w:rsid w:val="00C531F7"/>
    <w:rsid w:val="00C53593"/>
    <w:rsid w:val="00C536F1"/>
    <w:rsid w:val="00C53909"/>
    <w:rsid w:val="00C541CD"/>
    <w:rsid w:val="00C545FA"/>
    <w:rsid w:val="00C5496A"/>
    <w:rsid w:val="00C54C79"/>
    <w:rsid w:val="00C5503F"/>
    <w:rsid w:val="00C55370"/>
    <w:rsid w:val="00C555A6"/>
    <w:rsid w:val="00C56377"/>
    <w:rsid w:val="00C5657B"/>
    <w:rsid w:val="00C56791"/>
    <w:rsid w:val="00C573FD"/>
    <w:rsid w:val="00C57800"/>
    <w:rsid w:val="00C57BDF"/>
    <w:rsid w:val="00C60477"/>
    <w:rsid w:val="00C60501"/>
    <w:rsid w:val="00C60B26"/>
    <w:rsid w:val="00C60FEF"/>
    <w:rsid w:val="00C6130B"/>
    <w:rsid w:val="00C6163C"/>
    <w:rsid w:val="00C617B4"/>
    <w:rsid w:val="00C621A8"/>
    <w:rsid w:val="00C623B7"/>
    <w:rsid w:val="00C626D0"/>
    <w:rsid w:val="00C62AA9"/>
    <w:rsid w:val="00C62DD4"/>
    <w:rsid w:val="00C63452"/>
    <w:rsid w:val="00C637AF"/>
    <w:rsid w:val="00C6381C"/>
    <w:rsid w:val="00C63BC1"/>
    <w:rsid w:val="00C63D9D"/>
    <w:rsid w:val="00C63F5D"/>
    <w:rsid w:val="00C640B0"/>
    <w:rsid w:val="00C64101"/>
    <w:rsid w:val="00C64236"/>
    <w:rsid w:val="00C647C3"/>
    <w:rsid w:val="00C647FB"/>
    <w:rsid w:val="00C64BD1"/>
    <w:rsid w:val="00C64C00"/>
    <w:rsid w:val="00C64E7C"/>
    <w:rsid w:val="00C65436"/>
    <w:rsid w:val="00C65746"/>
    <w:rsid w:val="00C65BE4"/>
    <w:rsid w:val="00C65DD7"/>
    <w:rsid w:val="00C67476"/>
    <w:rsid w:val="00C6786F"/>
    <w:rsid w:val="00C679AC"/>
    <w:rsid w:val="00C70565"/>
    <w:rsid w:val="00C707D7"/>
    <w:rsid w:val="00C707F1"/>
    <w:rsid w:val="00C7110F"/>
    <w:rsid w:val="00C71190"/>
    <w:rsid w:val="00C71400"/>
    <w:rsid w:val="00C71570"/>
    <w:rsid w:val="00C71EBB"/>
    <w:rsid w:val="00C721A1"/>
    <w:rsid w:val="00C727F1"/>
    <w:rsid w:val="00C72BD9"/>
    <w:rsid w:val="00C72C28"/>
    <w:rsid w:val="00C72FE6"/>
    <w:rsid w:val="00C731AF"/>
    <w:rsid w:val="00C73468"/>
    <w:rsid w:val="00C73F59"/>
    <w:rsid w:val="00C73F98"/>
    <w:rsid w:val="00C74E2E"/>
    <w:rsid w:val="00C752A8"/>
    <w:rsid w:val="00C75464"/>
    <w:rsid w:val="00C75468"/>
    <w:rsid w:val="00C75524"/>
    <w:rsid w:val="00C7588E"/>
    <w:rsid w:val="00C75B6E"/>
    <w:rsid w:val="00C75FC4"/>
    <w:rsid w:val="00C766B0"/>
    <w:rsid w:val="00C76791"/>
    <w:rsid w:val="00C768CA"/>
    <w:rsid w:val="00C76B01"/>
    <w:rsid w:val="00C770AF"/>
    <w:rsid w:val="00C7712A"/>
    <w:rsid w:val="00C77497"/>
    <w:rsid w:val="00C80451"/>
    <w:rsid w:val="00C804AB"/>
    <w:rsid w:val="00C80649"/>
    <w:rsid w:val="00C807AA"/>
    <w:rsid w:val="00C81294"/>
    <w:rsid w:val="00C814D9"/>
    <w:rsid w:val="00C8151C"/>
    <w:rsid w:val="00C815F1"/>
    <w:rsid w:val="00C8178B"/>
    <w:rsid w:val="00C82025"/>
    <w:rsid w:val="00C825AB"/>
    <w:rsid w:val="00C82871"/>
    <w:rsid w:val="00C83143"/>
    <w:rsid w:val="00C83413"/>
    <w:rsid w:val="00C83508"/>
    <w:rsid w:val="00C83779"/>
    <w:rsid w:val="00C83F70"/>
    <w:rsid w:val="00C848AD"/>
    <w:rsid w:val="00C848F1"/>
    <w:rsid w:val="00C84B97"/>
    <w:rsid w:val="00C84C89"/>
    <w:rsid w:val="00C85011"/>
    <w:rsid w:val="00C852D1"/>
    <w:rsid w:val="00C85300"/>
    <w:rsid w:val="00C86C27"/>
    <w:rsid w:val="00C86FBE"/>
    <w:rsid w:val="00C87679"/>
    <w:rsid w:val="00C878A4"/>
    <w:rsid w:val="00C87AC3"/>
    <w:rsid w:val="00C9029F"/>
    <w:rsid w:val="00C90A2D"/>
    <w:rsid w:val="00C90E18"/>
    <w:rsid w:val="00C917E9"/>
    <w:rsid w:val="00C91C05"/>
    <w:rsid w:val="00C91C18"/>
    <w:rsid w:val="00C91C22"/>
    <w:rsid w:val="00C91CBB"/>
    <w:rsid w:val="00C91E40"/>
    <w:rsid w:val="00C92A1B"/>
    <w:rsid w:val="00C92E19"/>
    <w:rsid w:val="00C92EC4"/>
    <w:rsid w:val="00C9301E"/>
    <w:rsid w:val="00C9322C"/>
    <w:rsid w:val="00C93DF1"/>
    <w:rsid w:val="00C93E79"/>
    <w:rsid w:val="00C9402C"/>
    <w:rsid w:val="00C9454A"/>
    <w:rsid w:val="00C949F1"/>
    <w:rsid w:val="00C94C2D"/>
    <w:rsid w:val="00C94C92"/>
    <w:rsid w:val="00C9543D"/>
    <w:rsid w:val="00C95E34"/>
    <w:rsid w:val="00C95E61"/>
    <w:rsid w:val="00C95E7E"/>
    <w:rsid w:val="00C960D9"/>
    <w:rsid w:val="00C965E1"/>
    <w:rsid w:val="00C969F6"/>
    <w:rsid w:val="00C970C4"/>
    <w:rsid w:val="00C9739D"/>
    <w:rsid w:val="00C979F2"/>
    <w:rsid w:val="00CA00A4"/>
    <w:rsid w:val="00CA0539"/>
    <w:rsid w:val="00CA13F8"/>
    <w:rsid w:val="00CA2829"/>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D0"/>
    <w:rsid w:val="00CA6777"/>
    <w:rsid w:val="00CA6874"/>
    <w:rsid w:val="00CA6A44"/>
    <w:rsid w:val="00CA6B49"/>
    <w:rsid w:val="00CA6E7B"/>
    <w:rsid w:val="00CA6EAD"/>
    <w:rsid w:val="00CA7533"/>
    <w:rsid w:val="00CA7AF5"/>
    <w:rsid w:val="00CA7BEB"/>
    <w:rsid w:val="00CA7F0C"/>
    <w:rsid w:val="00CB0EC3"/>
    <w:rsid w:val="00CB0FE7"/>
    <w:rsid w:val="00CB0FEA"/>
    <w:rsid w:val="00CB1DC7"/>
    <w:rsid w:val="00CB1DC8"/>
    <w:rsid w:val="00CB1E98"/>
    <w:rsid w:val="00CB2424"/>
    <w:rsid w:val="00CB31FD"/>
    <w:rsid w:val="00CB33CB"/>
    <w:rsid w:val="00CB3FB8"/>
    <w:rsid w:val="00CB4479"/>
    <w:rsid w:val="00CB4B89"/>
    <w:rsid w:val="00CB4BD6"/>
    <w:rsid w:val="00CB5715"/>
    <w:rsid w:val="00CB5C06"/>
    <w:rsid w:val="00CB5D78"/>
    <w:rsid w:val="00CB6387"/>
    <w:rsid w:val="00CB6576"/>
    <w:rsid w:val="00CB74B1"/>
    <w:rsid w:val="00CC0A9E"/>
    <w:rsid w:val="00CC1062"/>
    <w:rsid w:val="00CC10D4"/>
    <w:rsid w:val="00CC1398"/>
    <w:rsid w:val="00CC1728"/>
    <w:rsid w:val="00CC172C"/>
    <w:rsid w:val="00CC24AF"/>
    <w:rsid w:val="00CC26DA"/>
    <w:rsid w:val="00CC2D5D"/>
    <w:rsid w:val="00CC3056"/>
    <w:rsid w:val="00CC3535"/>
    <w:rsid w:val="00CC3C0B"/>
    <w:rsid w:val="00CC447D"/>
    <w:rsid w:val="00CC470A"/>
    <w:rsid w:val="00CC4971"/>
    <w:rsid w:val="00CC4F75"/>
    <w:rsid w:val="00CC54FF"/>
    <w:rsid w:val="00CC6406"/>
    <w:rsid w:val="00CC67E9"/>
    <w:rsid w:val="00CC6823"/>
    <w:rsid w:val="00CC6AB4"/>
    <w:rsid w:val="00CC7A77"/>
    <w:rsid w:val="00CC7A82"/>
    <w:rsid w:val="00CD03F1"/>
    <w:rsid w:val="00CD05BA"/>
    <w:rsid w:val="00CD1245"/>
    <w:rsid w:val="00CD1774"/>
    <w:rsid w:val="00CD2443"/>
    <w:rsid w:val="00CD312E"/>
    <w:rsid w:val="00CD35C6"/>
    <w:rsid w:val="00CD39E4"/>
    <w:rsid w:val="00CD4141"/>
    <w:rsid w:val="00CD4D4A"/>
    <w:rsid w:val="00CD4F0F"/>
    <w:rsid w:val="00CD50C5"/>
    <w:rsid w:val="00CD517C"/>
    <w:rsid w:val="00CD55DF"/>
    <w:rsid w:val="00CD5E08"/>
    <w:rsid w:val="00CD5F99"/>
    <w:rsid w:val="00CD7106"/>
    <w:rsid w:val="00CD7CB0"/>
    <w:rsid w:val="00CD7E25"/>
    <w:rsid w:val="00CE088D"/>
    <w:rsid w:val="00CE0A71"/>
    <w:rsid w:val="00CE110A"/>
    <w:rsid w:val="00CE1444"/>
    <w:rsid w:val="00CE14C6"/>
    <w:rsid w:val="00CE2067"/>
    <w:rsid w:val="00CE2AF2"/>
    <w:rsid w:val="00CE311E"/>
    <w:rsid w:val="00CE3464"/>
    <w:rsid w:val="00CE354B"/>
    <w:rsid w:val="00CE4254"/>
    <w:rsid w:val="00CE4846"/>
    <w:rsid w:val="00CE4935"/>
    <w:rsid w:val="00CE4E94"/>
    <w:rsid w:val="00CE56DB"/>
    <w:rsid w:val="00CE68D8"/>
    <w:rsid w:val="00CE6B46"/>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0DD4"/>
    <w:rsid w:val="00D01693"/>
    <w:rsid w:val="00D02A59"/>
    <w:rsid w:val="00D02CBD"/>
    <w:rsid w:val="00D03019"/>
    <w:rsid w:val="00D033EC"/>
    <w:rsid w:val="00D03C12"/>
    <w:rsid w:val="00D041C1"/>
    <w:rsid w:val="00D04CF3"/>
    <w:rsid w:val="00D05751"/>
    <w:rsid w:val="00D058E4"/>
    <w:rsid w:val="00D05CDC"/>
    <w:rsid w:val="00D05E98"/>
    <w:rsid w:val="00D061DE"/>
    <w:rsid w:val="00D063C1"/>
    <w:rsid w:val="00D067FD"/>
    <w:rsid w:val="00D076F9"/>
    <w:rsid w:val="00D079D1"/>
    <w:rsid w:val="00D07B5C"/>
    <w:rsid w:val="00D106CA"/>
    <w:rsid w:val="00D11019"/>
    <w:rsid w:val="00D11326"/>
    <w:rsid w:val="00D117F0"/>
    <w:rsid w:val="00D11DB9"/>
    <w:rsid w:val="00D12418"/>
    <w:rsid w:val="00D12C3B"/>
    <w:rsid w:val="00D12F9A"/>
    <w:rsid w:val="00D12F9E"/>
    <w:rsid w:val="00D13383"/>
    <w:rsid w:val="00D1450F"/>
    <w:rsid w:val="00D14738"/>
    <w:rsid w:val="00D14ADA"/>
    <w:rsid w:val="00D14C40"/>
    <w:rsid w:val="00D15297"/>
    <w:rsid w:val="00D153F0"/>
    <w:rsid w:val="00D15CDB"/>
    <w:rsid w:val="00D160AA"/>
    <w:rsid w:val="00D163B0"/>
    <w:rsid w:val="00D1647E"/>
    <w:rsid w:val="00D170CD"/>
    <w:rsid w:val="00D17342"/>
    <w:rsid w:val="00D177DC"/>
    <w:rsid w:val="00D17EF8"/>
    <w:rsid w:val="00D20166"/>
    <w:rsid w:val="00D22684"/>
    <w:rsid w:val="00D22D2D"/>
    <w:rsid w:val="00D235EE"/>
    <w:rsid w:val="00D2362A"/>
    <w:rsid w:val="00D23BA6"/>
    <w:rsid w:val="00D23CB3"/>
    <w:rsid w:val="00D23D04"/>
    <w:rsid w:val="00D23D42"/>
    <w:rsid w:val="00D23E08"/>
    <w:rsid w:val="00D24919"/>
    <w:rsid w:val="00D24B37"/>
    <w:rsid w:val="00D2559F"/>
    <w:rsid w:val="00D2598C"/>
    <w:rsid w:val="00D259E4"/>
    <w:rsid w:val="00D261B8"/>
    <w:rsid w:val="00D261D4"/>
    <w:rsid w:val="00D266D7"/>
    <w:rsid w:val="00D26F40"/>
    <w:rsid w:val="00D30084"/>
    <w:rsid w:val="00D30A11"/>
    <w:rsid w:val="00D30B5C"/>
    <w:rsid w:val="00D312E4"/>
    <w:rsid w:val="00D3213A"/>
    <w:rsid w:val="00D32386"/>
    <w:rsid w:val="00D3301E"/>
    <w:rsid w:val="00D3316F"/>
    <w:rsid w:val="00D341F3"/>
    <w:rsid w:val="00D342BE"/>
    <w:rsid w:val="00D35129"/>
    <w:rsid w:val="00D36652"/>
    <w:rsid w:val="00D37281"/>
    <w:rsid w:val="00D374D7"/>
    <w:rsid w:val="00D37656"/>
    <w:rsid w:val="00D376D2"/>
    <w:rsid w:val="00D37793"/>
    <w:rsid w:val="00D37DAE"/>
    <w:rsid w:val="00D37DD5"/>
    <w:rsid w:val="00D37F28"/>
    <w:rsid w:val="00D40E67"/>
    <w:rsid w:val="00D40EEE"/>
    <w:rsid w:val="00D4254A"/>
    <w:rsid w:val="00D42694"/>
    <w:rsid w:val="00D43110"/>
    <w:rsid w:val="00D432FF"/>
    <w:rsid w:val="00D43E9F"/>
    <w:rsid w:val="00D44C75"/>
    <w:rsid w:val="00D45003"/>
    <w:rsid w:val="00D450E9"/>
    <w:rsid w:val="00D458F4"/>
    <w:rsid w:val="00D45E16"/>
    <w:rsid w:val="00D461D1"/>
    <w:rsid w:val="00D46A43"/>
    <w:rsid w:val="00D46B04"/>
    <w:rsid w:val="00D47421"/>
    <w:rsid w:val="00D47B04"/>
    <w:rsid w:val="00D47B7F"/>
    <w:rsid w:val="00D47F53"/>
    <w:rsid w:val="00D50BE5"/>
    <w:rsid w:val="00D511C8"/>
    <w:rsid w:val="00D5155C"/>
    <w:rsid w:val="00D51955"/>
    <w:rsid w:val="00D51BA7"/>
    <w:rsid w:val="00D51BB3"/>
    <w:rsid w:val="00D5207E"/>
    <w:rsid w:val="00D520F3"/>
    <w:rsid w:val="00D525B0"/>
    <w:rsid w:val="00D527B0"/>
    <w:rsid w:val="00D52DEA"/>
    <w:rsid w:val="00D52E0C"/>
    <w:rsid w:val="00D53988"/>
    <w:rsid w:val="00D53CCC"/>
    <w:rsid w:val="00D54A2A"/>
    <w:rsid w:val="00D55124"/>
    <w:rsid w:val="00D55A17"/>
    <w:rsid w:val="00D56005"/>
    <w:rsid w:val="00D57AEB"/>
    <w:rsid w:val="00D57F40"/>
    <w:rsid w:val="00D6027F"/>
    <w:rsid w:val="00D604B6"/>
    <w:rsid w:val="00D6055E"/>
    <w:rsid w:val="00D60A64"/>
    <w:rsid w:val="00D60BD7"/>
    <w:rsid w:val="00D615AF"/>
    <w:rsid w:val="00D6174E"/>
    <w:rsid w:val="00D617F6"/>
    <w:rsid w:val="00D620EF"/>
    <w:rsid w:val="00D62169"/>
    <w:rsid w:val="00D624E2"/>
    <w:rsid w:val="00D62520"/>
    <w:rsid w:val="00D625D8"/>
    <w:rsid w:val="00D62B8E"/>
    <w:rsid w:val="00D650FC"/>
    <w:rsid w:val="00D65F60"/>
    <w:rsid w:val="00D661FA"/>
    <w:rsid w:val="00D6649D"/>
    <w:rsid w:val="00D665A3"/>
    <w:rsid w:val="00D66E9A"/>
    <w:rsid w:val="00D67179"/>
    <w:rsid w:val="00D6749B"/>
    <w:rsid w:val="00D674D7"/>
    <w:rsid w:val="00D67982"/>
    <w:rsid w:val="00D67A43"/>
    <w:rsid w:val="00D67AB0"/>
    <w:rsid w:val="00D705B2"/>
    <w:rsid w:val="00D70C04"/>
    <w:rsid w:val="00D70C50"/>
    <w:rsid w:val="00D70DD7"/>
    <w:rsid w:val="00D710AB"/>
    <w:rsid w:val="00D710D3"/>
    <w:rsid w:val="00D71443"/>
    <w:rsid w:val="00D72EFB"/>
    <w:rsid w:val="00D73874"/>
    <w:rsid w:val="00D745B1"/>
    <w:rsid w:val="00D74732"/>
    <w:rsid w:val="00D7490F"/>
    <w:rsid w:val="00D74C8E"/>
    <w:rsid w:val="00D74E6D"/>
    <w:rsid w:val="00D752AB"/>
    <w:rsid w:val="00D75CAB"/>
    <w:rsid w:val="00D762CA"/>
    <w:rsid w:val="00D7639B"/>
    <w:rsid w:val="00D76D71"/>
    <w:rsid w:val="00D77979"/>
    <w:rsid w:val="00D810B9"/>
    <w:rsid w:val="00D81211"/>
    <w:rsid w:val="00D81FF9"/>
    <w:rsid w:val="00D82381"/>
    <w:rsid w:val="00D82462"/>
    <w:rsid w:val="00D82A53"/>
    <w:rsid w:val="00D82F9A"/>
    <w:rsid w:val="00D83125"/>
    <w:rsid w:val="00D83171"/>
    <w:rsid w:val="00D83424"/>
    <w:rsid w:val="00D83C67"/>
    <w:rsid w:val="00D843BB"/>
    <w:rsid w:val="00D85367"/>
    <w:rsid w:val="00D857A3"/>
    <w:rsid w:val="00D86099"/>
    <w:rsid w:val="00D86484"/>
    <w:rsid w:val="00D86A62"/>
    <w:rsid w:val="00D86EA1"/>
    <w:rsid w:val="00D871C1"/>
    <w:rsid w:val="00D879BD"/>
    <w:rsid w:val="00D902CC"/>
    <w:rsid w:val="00D90CF4"/>
    <w:rsid w:val="00D90D85"/>
    <w:rsid w:val="00D915D5"/>
    <w:rsid w:val="00D9162D"/>
    <w:rsid w:val="00D91859"/>
    <w:rsid w:val="00D918F4"/>
    <w:rsid w:val="00D9208E"/>
    <w:rsid w:val="00D92601"/>
    <w:rsid w:val="00D92F99"/>
    <w:rsid w:val="00D92FBE"/>
    <w:rsid w:val="00D93713"/>
    <w:rsid w:val="00D93D38"/>
    <w:rsid w:val="00D9413A"/>
    <w:rsid w:val="00D9431F"/>
    <w:rsid w:val="00D94D2D"/>
    <w:rsid w:val="00D9569B"/>
    <w:rsid w:val="00D9680F"/>
    <w:rsid w:val="00D96DF9"/>
    <w:rsid w:val="00D978AB"/>
    <w:rsid w:val="00D97CFC"/>
    <w:rsid w:val="00D97E6C"/>
    <w:rsid w:val="00D97F15"/>
    <w:rsid w:val="00DA0D96"/>
    <w:rsid w:val="00DA156D"/>
    <w:rsid w:val="00DA18A3"/>
    <w:rsid w:val="00DA1DC7"/>
    <w:rsid w:val="00DA1F03"/>
    <w:rsid w:val="00DA255A"/>
    <w:rsid w:val="00DA2689"/>
    <w:rsid w:val="00DA28F9"/>
    <w:rsid w:val="00DA2B84"/>
    <w:rsid w:val="00DA2E29"/>
    <w:rsid w:val="00DA33E6"/>
    <w:rsid w:val="00DA3702"/>
    <w:rsid w:val="00DA40CB"/>
    <w:rsid w:val="00DA54D1"/>
    <w:rsid w:val="00DA5CD1"/>
    <w:rsid w:val="00DA5D9E"/>
    <w:rsid w:val="00DA678A"/>
    <w:rsid w:val="00DA69F5"/>
    <w:rsid w:val="00DA6DF4"/>
    <w:rsid w:val="00DA704B"/>
    <w:rsid w:val="00DA7428"/>
    <w:rsid w:val="00DA788C"/>
    <w:rsid w:val="00DA7D38"/>
    <w:rsid w:val="00DB00AE"/>
    <w:rsid w:val="00DB0146"/>
    <w:rsid w:val="00DB016A"/>
    <w:rsid w:val="00DB0614"/>
    <w:rsid w:val="00DB087C"/>
    <w:rsid w:val="00DB0DFC"/>
    <w:rsid w:val="00DB0E4C"/>
    <w:rsid w:val="00DB1394"/>
    <w:rsid w:val="00DB146D"/>
    <w:rsid w:val="00DB20C9"/>
    <w:rsid w:val="00DB2514"/>
    <w:rsid w:val="00DB2B3C"/>
    <w:rsid w:val="00DB2D3C"/>
    <w:rsid w:val="00DB32C7"/>
    <w:rsid w:val="00DB3317"/>
    <w:rsid w:val="00DB398D"/>
    <w:rsid w:val="00DB4029"/>
    <w:rsid w:val="00DB42E7"/>
    <w:rsid w:val="00DB440F"/>
    <w:rsid w:val="00DB49CD"/>
    <w:rsid w:val="00DB4A66"/>
    <w:rsid w:val="00DB4CBB"/>
    <w:rsid w:val="00DB5045"/>
    <w:rsid w:val="00DB567E"/>
    <w:rsid w:val="00DB578C"/>
    <w:rsid w:val="00DB5BC0"/>
    <w:rsid w:val="00DB5C16"/>
    <w:rsid w:val="00DB702B"/>
    <w:rsid w:val="00DB773F"/>
    <w:rsid w:val="00DB780B"/>
    <w:rsid w:val="00DB7A6F"/>
    <w:rsid w:val="00DB7B79"/>
    <w:rsid w:val="00DB7B99"/>
    <w:rsid w:val="00DB7D3B"/>
    <w:rsid w:val="00DB7FA8"/>
    <w:rsid w:val="00DC0918"/>
    <w:rsid w:val="00DC0B2C"/>
    <w:rsid w:val="00DC0BFE"/>
    <w:rsid w:val="00DC14CA"/>
    <w:rsid w:val="00DC1AB0"/>
    <w:rsid w:val="00DC1D01"/>
    <w:rsid w:val="00DC2737"/>
    <w:rsid w:val="00DC2E71"/>
    <w:rsid w:val="00DC3047"/>
    <w:rsid w:val="00DC3092"/>
    <w:rsid w:val="00DC3422"/>
    <w:rsid w:val="00DC3707"/>
    <w:rsid w:val="00DC37A0"/>
    <w:rsid w:val="00DC3914"/>
    <w:rsid w:val="00DC3FAD"/>
    <w:rsid w:val="00DC4B83"/>
    <w:rsid w:val="00DC4ED8"/>
    <w:rsid w:val="00DC4F4B"/>
    <w:rsid w:val="00DC5696"/>
    <w:rsid w:val="00DC5B76"/>
    <w:rsid w:val="00DC5C8A"/>
    <w:rsid w:val="00DC6084"/>
    <w:rsid w:val="00DC6364"/>
    <w:rsid w:val="00DC64BE"/>
    <w:rsid w:val="00DC67B3"/>
    <w:rsid w:val="00DC717F"/>
    <w:rsid w:val="00DC7206"/>
    <w:rsid w:val="00DC7E93"/>
    <w:rsid w:val="00DD0AA3"/>
    <w:rsid w:val="00DD0E79"/>
    <w:rsid w:val="00DD1898"/>
    <w:rsid w:val="00DD203B"/>
    <w:rsid w:val="00DD21A4"/>
    <w:rsid w:val="00DD24DD"/>
    <w:rsid w:val="00DD25A1"/>
    <w:rsid w:val="00DD2F40"/>
    <w:rsid w:val="00DD3272"/>
    <w:rsid w:val="00DD35DD"/>
    <w:rsid w:val="00DD46B3"/>
    <w:rsid w:val="00DD48B9"/>
    <w:rsid w:val="00DD4B5D"/>
    <w:rsid w:val="00DD4C2D"/>
    <w:rsid w:val="00DD4C6D"/>
    <w:rsid w:val="00DD544A"/>
    <w:rsid w:val="00DD55DC"/>
    <w:rsid w:val="00DD5CC3"/>
    <w:rsid w:val="00DD5E59"/>
    <w:rsid w:val="00DD60AD"/>
    <w:rsid w:val="00DD6876"/>
    <w:rsid w:val="00DD688C"/>
    <w:rsid w:val="00DD6BD4"/>
    <w:rsid w:val="00DD6C7A"/>
    <w:rsid w:val="00DD763F"/>
    <w:rsid w:val="00DD7F99"/>
    <w:rsid w:val="00DE0875"/>
    <w:rsid w:val="00DE0D0E"/>
    <w:rsid w:val="00DE0DBD"/>
    <w:rsid w:val="00DE135B"/>
    <w:rsid w:val="00DE1362"/>
    <w:rsid w:val="00DE18E7"/>
    <w:rsid w:val="00DE1FB6"/>
    <w:rsid w:val="00DE23E4"/>
    <w:rsid w:val="00DE311D"/>
    <w:rsid w:val="00DE36E3"/>
    <w:rsid w:val="00DE4783"/>
    <w:rsid w:val="00DE4BE1"/>
    <w:rsid w:val="00DE4CBB"/>
    <w:rsid w:val="00DE4CCC"/>
    <w:rsid w:val="00DE5A54"/>
    <w:rsid w:val="00DE5D12"/>
    <w:rsid w:val="00DE62B8"/>
    <w:rsid w:val="00DE630B"/>
    <w:rsid w:val="00DE68D1"/>
    <w:rsid w:val="00DE6A75"/>
    <w:rsid w:val="00DE70F5"/>
    <w:rsid w:val="00DE78AF"/>
    <w:rsid w:val="00DF0C34"/>
    <w:rsid w:val="00DF0ECD"/>
    <w:rsid w:val="00DF107F"/>
    <w:rsid w:val="00DF1D3F"/>
    <w:rsid w:val="00DF29C8"/>
    <w:rsid w:val="00DF2EF7"/>
    <w:rsid w:val="00DF3007"/>
    <w:rsid w:val="00DF300A"/>
    <w:rsid w:val="00DF40CB"/>
    <w:rsid w:val="00DF4149"/>
    <w:rsid w:val="00DF4FB4"/>
    <w:rsid w:val="00DF5B0D"/>
    <w:rsid w:val="00DF6157"/>
    <w:rsid w:val="00DF724B"/>
    <w:rsid w:val="00DF7915"/>
    <w:rsid w:val="00E002EE"/>
    <w:rsid w:val="00E003B4"/>
    <w:rsid w:val="00E00A3B"/>
    <w:rsid w:val="00E00B80"/>
    <w:rsid w:val="00E012B0"/>
    <w:rsid w:val="00E01330"/>
    <w:rsid w:val="00E016C0"/>
    <w:rsid w:val="00E02054"/>
    <w:rsid w:val="00E023AD"/>
    <w:rsid w:val="00E02A2D"/>
    <w:rsid w:val="00E03072"/>
    <w:rsid w:val="00E0349C"/>
    <w:rsid w:val="00E035D5"/>
    <w:rsid w:val="00E03B91"/>
    <w:rsid w:val="00E03EC3"/>
    <w:rsid w:val="00E049AF"/>
    <w:rsid w:val="00E04C39"/>
    <w:rsid w:val="00E04F31"/>
    <w:rsid w:val="00E0581B"/>
    <w:rsid w:val="00E065AC"/>
    <w:rsid w:val="00E0676B"/>
    <w:rsid w:val="00E073F5"/>
    <w:rsid w:val="00E07D6F"/>
    <w:rsid w:val="00E07FED"/>
    <w:rsid w:val="00E101F4"/>
    <w:rsid w:val="00E1067A"/>
    <w:rsid w:val="00E10C3B"/>
    <w:rsid w:val="00E10DDB"/>
    <w:rsid w:val="00E10E91"/>
    <w:rsid w:val="00E11258"/>
    <w:rsid w:val="00E12495"/>
    <w:rsid w:val="00E128A4"/>
    <w:rsid w:val="00E13F1C"/>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1527"/>
    <w:rsid w:val="00E2199C"/>
    <w:rsid w:val="00E21B69"/>
    <w:rsid w:val="00E220EC"/>
    <w:rsid w:val="00E22BFB"/>
    <w:rsid w:val="00E231CC"/>
    <w:rsid w:val="00E2358F"/>
    <w:rsid w:val="00E23F3F"/>
    <w:rsid w:val="00E24232"/>
    <w:rsid w:val="00E24CBC"/>
    <w:rsid w:val="00E25344"/>
    <w:rsid w:val="00E25B31"/>
    <w:rsid w:val="00E25F8B"/>
    <w:rsid w:val="00E26021"/>
    <w:rsid w:val="00E271AB"/>
    <w:rsid w:val="00E3036F"/>
    <w:rsid w:val="00E30424"/>
    <w:rsid w:val="00E31C63"/>
    <w:rsid w:val="00E33F2A"/>
    <w:rsid w:val="00E3506C"/>
    <w:rsid w:val="00E3525A"/>
    <w:rsid w:val="00E354F4"/>
    <w:rsid w:val="00E355DC"/>
    <w:rsid w:val="00E360BC"/>
    <w:rsid w:val="00E365E3"/>
    <w:rsid w:val="00E36888"/>
    <w:rsid w:val="00E37A02"/>
    <w:rsid w:val="00E37BB3"/>
    <w:rsid w:val="00E37E61"/>
    <w:rsid w:val="00E37FCD"/>
    <w:rsid w:val="00E41D0A"/>
    <w:rsid w:val="00E41DFF"/>
    <w:rsid w:val="00E42942"/>
    <w:rsid w:val="00E43137"/>
    <w:rsid w:val="00E4314B"/>
    <w:rsid w:val="00E43379"/>
    <w:rsid w:val="00E438E0"/>
    <w:rsid w:val="00E43AFF"/>
    <w:rsid w:val="00E43B17"/>
    <w:rsid w:val="00E43D51"/>
    <w:rsid w:val="00E44A26"/>
    <w:rsid w:val="00E45118"/>
    <w:rsid w:val="00E4516C"/>
    <w:rsid w:val="00E457CA"/>
    <w:rsid w:val="00E45ECB"/>
    <w:rsid w:val="00E46686"/>
    <w:rsid w:val="00E46827"/>
    <w:rsid w:val="00E46DF8"/>
    <w:rsid w:val="00E46E4E"/>
    <w:rsid w:val="00E47119"/>
    <w:rsid w:val="00E47532"/>
    <w:rsid w:val="00E4771F"/>
    <w:rsid w:val="00E47BDD"/>
    <w:rsid w:val="00E50571"/>
    <w:rsid w:val="00E50BE3"/>
    <w:rsid w:val="00E50E15"/>
    <w:rsid w:val="00E50E77"/>
    <w:rsid w:val="00E50FCC"/>
    <w:rsid w:val="00E51276"/>
    <w:rsid w:val="00E519DB"/>
    <w:rsid w:val="00E52562"/>
    <w:rsid w:val="00E5256C"/>
    <w:rsid w:val="00E5392C"/>
    <w:rsid w:val="00E53CF4"/>
    <w:rsid w:val="00E54063"/>
    <w:rsid w:val="00E549DE"/>
    <w:rsid w:val="00E54E20"/>
    <w:rsid w:val="00E56054"/>
    <w:rsid w:val="00E5652C"/>
    <w:rsid w:val="00E56612"/>
    <w:rsid w:val="00E566BE"/>
    <w:rsid w:val="00E569A8"/>
    <w:rsid w:val="00E56FFE"/>
    <w:rsid w:val="00E57126"/>
    <w:rsid w:val="00E57171"/>
    <w:rsid w:val="00E571D7"/>
    <w:rsid w:val="00E57316"/>
    <w:rsid w:val="00E5762E"/>
    <w:rsid w:val="00E57FAE"/>
    <w:rsid w:val="00E60019"/>
    <w:rsid w:val="00E6023E"/>
    <w:rsid w:val="00E6039F"/>
    <w:rsid w:val="00E61258"/>
    <w:rsid w:val="00E61A27"/>
    <w:rsid w:val="00E61BA9"/>
    <w:rsid w:val="00E6265D"/>
    <w:rsid w:val="00E629B3"/>
    <w:rsid w:val="00E629DC"/>
    <w:rsid w:val="00E62D11"/>
    <w:rsid w:val="00E62FDE"/>
    <w:rsid w:val="00E63268"/>
    <w:rsid w:val="00E64552"/>
    <w:rsid w:val="00E64C47"/>
    <w:rsid w:val="00E64E63"/>
    <w:rsid w:val="00E65175"/>
    <w:rsid w:val="00E65900"/>
    <w:rsid w:val="00E65C06"/>
    <w:rsid w:val="00E66345"/>
    <w:rsid w:val="00E665A3"/>
    <w:rsid w:val="00E71C67"/>
    <w:rsid w:val="00E71DED"/>
    <w:rsid w:val="00E721DC"/>
    <w:rsid w:val="00E72303"/>
    <w:rsid w:val="00E72FC8"/>
    <w:rsid w:val="00E730BC"/>
    <w:rsid w:val="00E73248"/>
    <w:rsid w:val="00E732F5"/>
    <w:rsid w:val="00E73A18"/>
    <w:rsid w:val="00E759DE"/>
    <w:rsid w:val="00E75E82"/>
    <w:rsid w:val="00E762C6"/>
    <w:rsid w:val="00E76399"/>
    <w:rsid w:val="00E7680D"/>
    <w:rsid w:val="00E76A11"/>
    <w:rsid w:val="00E76F41"/>
    <w:rsid w:val="00E7715F"/>
    <w:rsid w:val="00E771A7"/>
    <w:rsid w:val="00E77687"/>
    <w:rsid w:val="00E7787F"/>
    <w:rsid w:val="00E816BD"/>
    <w:rsid w:val="00E81D87"/>
    <w:rsid w:val="00E826D5"/>
    <w:rsid w:val="00E8289C"/>
    <w:rsid w:val="00E82B06"/>
    <w:rsid w:val="00E8372C"/>
    <w:rsid w:val="00E845C6"/>
    <w:rsid w:val="00E84DF5"/>
    <w:rsid w:val="00E84EBF"/>
    <w:rsid w:val="00E84F27"/>
    <w:rsid w:val="00E853DE"/>
    <w:rsid w:val="00E859A4"/>
    <w:rsid w:val="00E85FA0"/>
    <w:rsid w:val="00E86570"/>
    <w:rsid w:val="00E868E9"/>
    <w:rsid w:val="00E86CE4"/>
    <w:rsid w:val="00E87399"/>
    <w:rsid w:val="00E87A2D"/>
    <w:rsid w:val="00E87EE1"/>
    <w:rsid w:val="00E90A4F"/>
    <w:rsid w:val="00E90B39"/>
    <w:rsid w:val="00E90DAF"/>
    <w:rsid w:val="00E90E29"/>
    <w:rsid w:val="00E90FA8"/>
    <w:rsid w:val="00E914EC"/>
    <w:rsid w:val="00E917F6"/>
    <w:rsid w:val="00E91929"/>
    <w:rsid w:val="00E91ACE"/>
    <w:rsid w:val="00E91B2C"/>
    <w:rsid w:val="00E922EB"/>
    <w:rsid w:val="00E93020"/>
    <w:rsid w:val="00E938EC"/>
    <w:rsid w:val="00E9425B"/>
    <w:rsid w:val="00E949D4"/>
    <w:rsid w:val="00E9510B"/>
    <w:rsid w:val="00E9539B"/>
    <w:rsid w:val="00E955B3"/>
    <w:rsid w:val="00E95B69"/>
    <w:rsid w:val="00E95FDE"/>
    <w:rsid w:val="00E9632B"/>
    <w:rsid w:val="00E967F6"/>
    <w:rsid w:val="00E96935"/>
    <w:rsid w:val="00E96987"/>
    <w:rsid w:val="00E97D98"/>
    <w:rsid w:val="00EA12EA"/>
    <w:rsid w:val="00EA1793"/>
    <w:rsid w:val="00EA276C"/>
    <w:rsid w:val="00EA285E"/>
    <w:rsid w:val="00EA295D"/>
    <w:rsid w:val="00EA29B7"/>
    <w:rsid w:val="00EA3036"/>
    <w:rsid w:val="00EA3630"/>
    <w:rsid w:val="00EA37C3"/>
    <w:rsid w:val="00EA3870"/>
    <w:rsid w:val="00EA4117"/>
    <w:rsid w:val="00EA4499"/>
    <w:rsid w:val="00EA4EAD"/>
    <w:rsid w:val="00EA4FF0"/>
    <w:rsid w:val="00EA5305"/>
    <w:rsid w:val="00EA5468"/>
    <w:rsid w:val="00EA5CA2"/>
    <w:rsid w:val="00EA5E00"/>
    <w:rsid w:val="00EA66A7"/>
    <w:rsid w:val="00EA7116"/>
    <w:rsid w:val="00EA712A"/>
    <w:rsid w:val="00EA7160"/>
    <w:rsid w:val="00EA777F"/>
    <w:rsid w:val="00EA7FB1"/>
    <w:rsid w:val="00EB00D2"/>
    <w:rsid w:val="00EB015A"/>
    <w:rsid w:val="00EB0259"/>
    <w:rsid w:val="00EB02CE"/>
    <w:rsid w:val="00EB11CF"/>
    <w:rsid w:val="00EB126D"/>
    <w:rsid w:val="00EB14D2"/>
    <w:rsid w:val="00EB161B"/>
    <w:rsid w:val="00EB1645"/>
    <w:rsid w:val="00EB202D"/>
    <w:rsid w:val="00EB20C6"/>
    <w:rsid w:val="00EB352A"/>
    <w:rsid w:val="00EB397F"/>
    <w:rsid w:val="00EB3A6F"/>
    <w:rsid w:val="00EB3F2B"/>
    <w:rsid w:val="00EB3F48"/>
    <w:rsid w:val="00EB4044"/>
    <w:rsid w:val="00EB48BE"/>
    <w:rsid w:val="00EB5A88"/>
    <w:rsid w:val="00EB5E7F"/>
    <w:rsid w:val="00EB5F42"/>
    <w:rsid w:val="00EB6023"/>
    <w:rsid w:val="00EB614F"/>
    <w:rsid w:val="00EB61D4"/>
    <w:rsid w:val="00EB6312"/>
    <w:rsid w:val="00EB63B7"/>
    <w:rsid w:val="00EB6770"/>
    <w:rsid w:val="00EB685B"/>
    <w:rsid w:val="00EB6D29"/>
    <w:rsid w:val="00EB6E54"/>
    <w:rsid w:val="00EB6E9A"/>
    <w:rsid w:val="00EB7052"/>
    <w:rsid w:val="00EB752F"/>
    <w:rsid w:val="00EB7657"/>
    <w:rsid w:val="00EC079B"/>
    <w:rsid w:val="00EC083E"/>
    <w:rsid w:val="00EC084A"/>
    <w:rsid w:val="00EC0B99"/>
    <w:rsid w:val="00EC110D"/>
    <w:rsid w:val="00EC13FB"/>
    <w:rsid w:val="00EC1FB8"/>
    <w:rsid w:val="00EC21E5"/>
    <w:rsid w:val="00EC23E1"/>
    <w:rsid w:val="00EC248F"/>
    <w:rsid w:val="00EC2AE5"/>
    <w:rsid w:val="00EC2FC3"/>
    <w:rsid w:val="00EC31D3"/>
    <w:rsid w:val="00EC3848"/>
    <w:rsid w:val="00EC4A98"/>
    <w:rsid w:val="00EC5459"/>
    <w:rsid w:val="00EC5D7E"/>
    <w:rsid w:val="00EC6942"/>
    <w:rsid w:val="00EC6F00"/>
    <w:rsid w:val="00EC7116"/>
    <w:rsid w:val="00EC7271"/>
    <w:rsid w:val="00EC7A00"/>
    <w:rsid w:val="00EC7A74"/>
    <w:rsid w:val="00ED023D"/>
    <w:rsid w:val="00ED065B"/>
    <w:rsid w:val="00ED0BDB"/>
    <w:rsid w:val="00ED0C75"/>
    <w:rsid w:val="00ED0CD2"/>
    <w:rsid w:val="00ED0EDA"/>
    <w:rsid w:val="00ED1185"/>
    <w:rsid w:val="00ED14E2"/>
    <w:rsid w:val="00ED192D"/>
    <w:rsid w:val="00ED208A"/>
    <w:rsid w:val="00ED2B33"/>
    <w:rsid w:val="00ED2B3C"/>
    <w:rsid w:val="00ED31CE"/>
    <w:rsid w:val="00ED31FD"/>
    <w:rsid w:val="00ED446F"/>
    <w:rsid w:val="00ED4770"/>
    <w:rsid w:val="00ED4E48"/>
    <w:rsid w:val="00ED5499"/>
    <w:rsid w:val="00ED566C"/>
    <w:rsid w:val="00ED5B3B"/>
    <w:rsid w:val="00ED5DA5"/>
    <w:rsid w:val="00ED64D2"/>
    <w:rsid w:val="00ED6592"/>
    <w:rsid w:val="00ED6611"/>
    <w:rsid w:val="00ED692F"/>
    <w:rsid w:val="00ED70E7"/>
    <w:rsid w:val="00ED71DA"/>
    <w:rsid w:val="00ED72CB"/>
    <w:rsid w:val="00ED75F4"/>
    <w:rsid w:val="00ED7B46"/>
    <w:rsid w:val="00ED7B63"/>
    <w:rsid w:val="00EE06A9"/>
    <w:rsid w:val="00EE0AD7"/>
    <w:rsid w:val="00EE0B5B"/>
    <w:rsid w:val="00EE2C9A"/>
    <w:rsid w:val="00EE2E1F"/>
    <w:rsid w:val="00EE3459"/>
    <w:rsid w:val="00EE3555"/>
    <w:rsid w:val="00EE3C38"/>
    <w:rsid w:val="00EE3D83"/>
    <w:rsid w:val="00EE3F0A"/>
    <w:rsid w:val="00EE4044"/>
    <w:rsid w:val="00EE42ED"/>
    <w:rsid w:val="00EE439F"/>
    <w:rsid w:val="00EE4780"/>
    <w:rsid w:val="00EE5268"/>
    <w:rsid w:val="00EE530C"/>
    <w:rsid w:val="00EE6081"/>
    <w:rsid w:val="00EE661C"/>
    <w:rsid w:val="00EE7B57"/>
    <w:rsid w:val="00EE7D75"/>
    <w:rsid w:val="00EF0A89"/>
    <w:rsid w:val="00EF0B82"/>
    <w:rsid w:val="00EF116C"/>
    <w:rsid w:val="00EF1338"/>
    <w:rsid w:val="00EF1484"/>
    <w:rsid w:val="00EF1707"/>
    <w:rsid w:val="00EF1B2D"/>
    <w:rsid w:val="00EF1E50"/>
    <w:rsid w:val="00EF1FA5"/>
    <w:rsid w:val="00EF24D0"/>
    <w:rsid w:val="00EF28EA"/>
    <w:rsid w:val="00EF29A1"/>
    <w:rsid w:val="00EF2C42"/>
    <w:rsid w:val="00EF2FEE"/>
    <w:rsid w:val="00EF3789"/>
    <w:rsid w:val="00EF3A63"/>
    <w:rsid w:val="00EF3ED1"/>
    <w:rsid w:val="00EF4AB1"/>
    <w:rsid w:val="00EF5317"/>
    <w:rsid w:val="00EF5AD3"/>
    <w:rsid w:val="00EF5E42"/>
    <w:rsid w:val="00EF5E69"/>
    <w:rsid w:val="00EF605A"/>
    <w:rsid w:val="00EF60B7"/>
    <w:rsid w:val="00EF68DE"/>
    <w:rsid w:val="00EF6984"/>
    <w:rsid w:val="00EF6A6B"/>
    <w:rsid w:val="00EF6EB0"/>
    <w:rsid w:val="00F009B2"/>
    <w:rsid w:val="00F00B45"/>
    <w:rsid w:val="00F00C24"/>
    <w:rsid w:val="00F00E31"/>
    <w:rsid w:val="00F00F96"/>
    <w:rsid w:val="00F014D3"/>
    <w:rsid w:val="00F01A46"/>
    <w:rsid w:val="00F01B10"/>
    <w:rsid w:val="00F035B3"/>
    <w:rsid w:val="00F03A24"/>
    <w:rsid w:val="00F0418E"/>
    <w:rsid w:val="00F047D1"/>
    <w:rsid w:val="00F060BB"/>
    <w:rsid w:val="00F06435"/>
    <w:rsid w:val="00F06764"/>
    <w:rsid w:val="00F06DBE"/>
    <w:rsid w:val="00F0744F"/>
    <w:rsid w:val="00F074C1"/>
    <w:rsid w:val="00F07845"/>
    <w:rsid w:val="00F07F25"/>
    <w:rsid w:val="00F105D3"/>
    <w:rsid w:val="00F10C62"/>
    <w:rsid w:val="00F12587"/>
    <w:rsid w:val="00F1291E"/>
    <w:rsid w:val="00F12C9B"/>
    <w:rsid w:val="00F1358A"/>
    <w:rsid w:val="00F13F9D"/>
    <w:rsid w:val="00F142C9"/>
    <w:rsid w:val="00F142D5"/>
    <w:rsid w:val="00F14E4E"/>
    <w:rsid w:val="00F16044"/>
    <w:rsid w:val="00F16470"/>
    <w:rsid w:val="00F16BF4"/>
    <w:rsid w:val="00F16DF3"/>
    <w:rsid w:val="00F17785"/>
    <w:rsid w:val="00F2003E"/>
    <w:rsid w:val="00F213C8"/>
    <w:rsid w:val="00F21ACE"/>
    <w:rsid w:val="00F22006"/>
    <w:rsid w:val="00F2212D"/>
    <w:rsid w:val="00F224F5"/>
    <w:rsid w:val="00F229E5"/>
    <w:rsid w:val="00F22AF2"/>
    <w:rsid w:val="00F22B92"/>
    <w:rsid w:val="00F23BB4"/>
    <w:rsid w:val="00F23E31"/>
    <w:rsid w:val="00F247B0"/>
    <w:rsid w:val="00F24D96"/>
    <w:rsid w:val="00F25979"/>
    <w:rsid w:val="00F26450"/>
    <w:rsid w:val="00F26C78"/>
    <w:rsid w:val="00F27039"/>
    <w:rsid w:val="00F3029E"/>
    <w:rsid w:val="00F3046A"/>
    <w:rsid w:val="00F30BCD"/>
    <w:rsid w:val="00F327D9"/>
    <w:rsid w:val="00F3292E"/>
    <w:rsid w:val="00F32C06"/>
    <w:rsid w:val="00F32C1A"/>
    <w:rsid w:val="00F32F18"/>
    <w:rsid w:val="00F33589"/>
    <w:rsid w:val="00F33D59"/>
    <w:rsid w:val="00F33E62"/>
    <w:rsid w:val="00F33FB2"/>
    <w:rsid w:val="00F345E3"/>
    <w:rsid w:val="00F35613"/>
    <w:rsid w:val="00F35A07"/>
    <w:rsid w:val="00F369F4"/>
    <w:rsid w:val="00F37420"/>
    <w:rsid w:val="00F3777C"/>
    <w:rsid w:val="00F37836"/>
    <w:rsid w:val="00F37A6E"/>
    <w:rsid w:val="00F37CB9"/>
    <w:rsid w:val="00F402F0"/>
    <w:rsid w:val="00F404C8"/>
    <w:rsid w:val="00F404E4"/>
    <w:rsid w:val="00F40582"/>
    <w:rsid w:val="00F405E6"/>
    <w:rsid w:val="00F408A5"/>
    <w:rsid w:val="00F40A10"/>
    <w:rsid w:val="00F4119B"/>
    <w:rsid w:val="00F418B3"/>
    <w:rsid w:val="00F418BE"/>
    <w:rsid w:val="00F41A9C"/>
    <w:rsid w:val="00F42A7B"/>
    <w:rsid w:val="00F42B02"/>
    <w:rsid w:val="00F42E17"/>
    <w:rsid w:val="00F4371C"/>
    <w:rsid w:val="00F440B0"/>
    <w:rsid w:val="00F45E2F"/>
    <w:rsid w:val="00F46254"/>
    <w:rsid w:val="00F46976"/>
    <w:rsid w:val="00F4721A"/>
    <w:rsid w:val="00F473F5"/>
    <w:rsid w:val="00F47AB6"/>
    <w:rsid w:val="00F50DB3"/>
    <w:rsid w:val="00F5102E"/>
    <w:rsid w:val="00F51051"/>
    <w:rsid w:val="00F51257"/>
    <w:rsid w:val="00F513A2"/>
    <w:rsid w:val="00F517D1"/>
    <w:rsid w:val="00F519FD"/>
    <w:rsid w:val="00F51E89"/>
    <w:rsid w:val="00F51F40"/>
    <w:rsid w:val="00F5274C"/>
    <w:rsid w:val="00F5291A"/>
    <w:rsid w:val="00F52FC3"/>
    <w:rsid w:val="00F52FF8"/>
    <w:rsid w:val="00F531D0"/>
    <w:rsid w:val="00F53248"/>
    <w:rsid w:val="00F5375F"/>
    <w:rsid w:val="00F53D32"/>
    <w:rsid w:val="00F54772"/>
    <w:rsid w:val="00F5497A"/>
    <w:rsid w:val="00F54C49"/>
    <w:rsid w:val="00F5578E"/>
    <w:rsid w:val="00F55BF3"/>
    <w:rsid w:val="00F55C72"/>
    <w:rsid w:val="00F55FE1"/>
    <w:rsid w:val="00F56073"/>
    <w:rsid w:val="00F566A5"/>
    <w:rsid w:val="00F57194"/>
    <w:rsid w:val="00F57B8C"/>
    <w:rsid w:val="00F57DC0"/>
    <w:rsid w:val="00F60521"/>
    <w:rsid w:val="00F6076B"/>
    <w:rsid w:val="00F61F35"/>
    <w:rsid w:val="00F62585"/>
    <w:rsid w:val="00F625EF"/>
    <w:rsid w:val="00F62A34"/>
    <w:rsid w:val="00F638D1"/>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D88"/>
    <w:rsid w:val="00F72090"/>
    <w:rsid w:val="00F7213F"/>
    <w:rsid w:val="00F7287C"/>
    <w:rsid w:val="00F72B15"/>
    <w:rsid w:val="00F72ED1"/>
    <w:rsid w:val="00F72FFE"/>
    <w:rsid w:val="00F73B4F"/>
    <w:rsid w:val="00F73CCD"/>
    <w:rsid w:val="00F740F0"/>
    <w:rsid w:val="00F74450"/>
    <w:rsid w:val="00F74AF0"/>
    <w:rsid w:val="00F74B6C"/>
    <w:rsid w:val="00F74C46"/>
    <w:rsid w:val="00F757B0"/>
    <w:rsid w:val="00F75F18"/>
    <w:rsid w:val="00F76268"/>
    <w:rsid w:val="00F7631E"/>
    <w:rsid w:val="00F76CA0"/>
    <w:rsid w:val="00F77410"/>
    <w:rsid w:val="00F7756D"/>
    <w:rsid w:val="00F800B8"/>
    <w:rsid w:val="00F8048C"/>
    <w:rsid w:val="00F8080D"/>
    <w:rsid w:val="00F80B70"/>
    <w:rsid w:val="00F811BF"/>
    <w:rsid w:val="00F81BFF"/>
    <w:rsid w:val="00F82526"/>
    <w:rsid w:val="00F82977"/>
    <w:rsid w:val="00F82DEC"/>
    <w:rsid w:val="00F8316B"/>
    <w:rsid w:val="00F831CD"/>
    <w:rsid w:val="00F8339F"/>
    <w:rsid w:val="00F8350A"/>
    <w:rsid w:val="00F83C0C"/>
    <w:rsid w:val="00F85214"/>
    <w:rsid w:val="00F85445"/>
    <w:rsid w:val="00F85556"/>
    <w:rsid w:val="00F85701"/>
    <w:rsid w:val="00F85DA4"/>
    <w:rsid w:val="00F866F1"/>
    <w:rsid w:val="00F86927"/>
    <w:rsid w:val="00F86AB7"/>
    <w:rsid w:val="00F871A1"/>
    <w:rsid w:val="00F875B9"/>
    <w:rsid w:val="00F87609"/>
    <w:rsid w:val="00F9004D"/>
    <w:rsid w:val="00F9055C"/>
    <w:rsid w:val="00F9056A"/>
    <w:rsid w:val="00F90D79"/>
    <w:rsid w:val="00F9147F"/>
    <w:rsid w:val="00F91672"/>
    <w:rsid w:val="00F91818"/>
    <w:rsid w:val="00F91971"/>
    <w:rsid w:val="00F92356"/>
    <w:rsid w:val="00F92A60"/>
    <w:rsid w:val="00F93092"/>
    <w:rsid w:val="00F933C8"/>
    <w:rsid w:val="00F9389A"/>
    <w:rsid w:val="00F93BCF"/>
    <w:rsid w:val="00F9405F"/>
    <w:rsid w:val="00F9428D"/>
    <w:rsid w:val="00F95359"/>
    <w:rsid w:val="00F9568A"/>
    <w:rsid w:val="00F959BC"/>
    <w:rsid w:val="00F95A72"/>
    <w:rsid w:val="00F95B8B"/>
    <w:rsid w:val="00F95CEE"/>
    <w:rsid w:val="00F963D1"/>
    <w:rsid w:val="00F964FD"/>
    <w:rsid w:val="00F96A72"/>
    <w:rsid w:val="00F96B06"/>
    <w:rsid w:val="00F96CA5"/>
    <w:rsid w:val="00F96D84"/>
    <w:rsid w:val="00F97025"/>
    <w:rsid w:val="00F9783D"/>
    <w:rsid w:val="00FA020B"/>
    <w:rsid w:val="00FA089A"/>
    <w:rsid w:val="00FA09B2"/>
    <w:rsid w:val="00FA0F78"/>
    <w:rsid w:val="00FA10DA"/>
    <w:rsid w:val="00FA1160"/>
    <w:rsid w:val="00FA1424"/>
    <w:rsid w:val="00FA144C"/>
    <w:rsid w:val="00FA1618"/>
    <w:rsid w:val="00FA1DE7"/>
    <w:rsid w:val="00FA2550"/>
    <w:rsid w:val="00FA3231"/>
    <w:rsid w:val="00FA355E"/>
    <w:rsid w:val="00FA3B57"/>
    <w:rsid w:val="00FA3CFD"/>
    <w:rsid w:val="00FA3DEB"/>
    <w:rsid w:val="00FA4C1C"/>
    <w:rsid w:val="00FA501D"/>
    <w:rsid w:val="00FA51EC"/>
    <w:rsid w:val="00FA5596"/>
    <w:rsid w:val="00FA5BD0"/>
    <w:rsid w:val="00FA5CAA"/>
    <w:rsid w:val="00FA5EAE"/>
    <w:rsid w:val="00FA5FDC"/>
    <w:rsid w:val="00FA61B2"/>
    <w:rsid w:val="00FA7402"/>
    <w:rsid w:val="00FA74C4"/>
    <w:rsid w:val="00FA7506"/>
    <w:rsid w:val="00FA7AF6"/>
    <w:rsid w:val="00FB08E9"/>
    <w:rsid w:val="00FB0BE0"/>
    <w:rsid w:val="00FB0C02"/>
    <w:rsid w:val="00FB1ED7"/>
    <w:rsid w:val="00FB1FF4"/>
    <w:rsid w:val="00FB2617"/>
    <w:rsid w:val="00FB26F4"/>
    <w:rsid w:val="00FB2700"/>
    <w:rsid w:val="00FB30A6"/>
    <w:rsid w:val="00FB3790"/>
    <w:rsid w:val="00FB3C19"/>
    <w:rsid w:val="00FB448F"/>
    <w:rsid w:val="00FB4D2E"/>
    <w:rsid w:val="00FB50F6"/>
    <w:rsid w:val="00FB524E"/>
    <w:rsid w:val="00FB5434"/>
    <w:rsid w:val="00FB5A6C"/>
    <w:rsid w:val="00FB5DFD"/>
    <w:rsid w:val="00FB647B"/>
    <w:rsid w:val="00FB695F"/>
    <w:rsid w:val="00FB6C23"/>
    <w:rsid w:val="00FB739C"/>
    <w:rsid w:val="00FB7B56"/>
    <w:rsid w:val="00FB7E19"/>
    <w:rsid w:val="00FB7FF1"/>
    <w:rsid w:val="00FC0140"/>
    <w:rsid w:val="00FC0710"/>
    <w:rsid w:val="00FC095D"/>
    <w:rsid w:val="00FC0964"/>
    <w:rsid w:val="00FC0CA2"/>
    <w:rsid w:val="00FC0CF7"/>
    <w:rsid w:val="00FC1ADF"/>
    <w:rsid w:val="00FC2BE0"/>
    <w:rsid w:val="00FC2E8E"/>
    <w:rsid w:val="00FC33E0"/>
    <w:rsid w:val="00FC55F7"/>
    <w:rsid w:val="00FC5E2C"/>
    <w:rsid w:val="00FC6370"/>
    <w:rsid w:val="00FC6E7F"/>
    <w:rsid w:val="00FC70C4"/>
    <w:rsid w:val="00FC728C"/>
    <w:rsid w:val="00FC729C"/>
    <w:rsid w:val="00FC7340"/>
    <w:rsid w:val="00FC74E9"/>
    <w:rsid w:val="00FC75A4"/>
    <w:rsid w:val="00FC7640"/>
    <w:rsid w:val="00FD02AA"/>
    <w:rsid w:val="00FD0B84"/>
    <w:rsid w:val="00FD18A2"/>
    <w:rsid w:val="00FD2006"/>
    <w:rsid w:val="00FD22DC"/>
    <w:rsid w:val="00FD24DD"/>
    <w:rsid w:val="00FD2C1D"/>
    <w:rsid w:val="00FD2DDE"/>
    <w:rsid w:val="00FD2F21"/>
    <w:rsid w:val="00FD3B8B"/>
    <w:rsid w:val="00FD4213"/>
    <w:rsid w:val="00FD4498"/>
    <w:rsid w:val="00FD48EC"/>
    <w:rsid w:val="00FD4B2B"/>
    <w:rsid w:val="00FD591A"/>
    <w:rsid w:val="00FD5B18"/>
    <w:rsid w:val="00FD5C72"/>
    <w:rsid w:val="00FD636E"/>
    <w:rsid w:val="00FD63CE"/>
    <w:rsid w:val="00FD6F35"/>
    <w:rsid w:val="00FD74DC"/>
    <w:rsid w:val="00FD7583"/>
    <w:rsid w:val="00FD76B4"/>
    <w:rsid w:val="00FD77A2"/>
    <w:rsid w:val="00FD7AA6"/>
    <w:rsid w:val="00FE02F2"/>
    <w:rsid w:val="00FE041C"/>
    <w:rsid w:val="00FE05B2"/>
    <w:rsid w:val="00FE07F6"/>
    <w:rsid w:val="00FE0F5D"/>
    <w:rsid w:val="00FE1606"/>
    <w:rsid w:val="00FE16FC"/>
    <w:rsid w:val="00FE171A"/>
    <w:rsid w:val="00FE261F"/>
    <w:rsid w:val="00FE27F9"/>
    <w:rsid w:val="00FE3387"/>
    <w:rsid w:val="00FE33C2"/>
    <w:rsid w:val="00FE3B3F"/>
    <w:rsid w:val="00FE4352"/>
    <w:rsid w:val="00FE49E2"/>
    <w:rsid w:val="00FE511C"/>
    <w:rsid w:val="00FE568F"/>
    <w:rsid w:val="00FE5E3E"/>
    <w:rsid w:val="00FE63BC"/>
    <w:rsid w:val="00FE65A7"/>
    <w:rsid w:val="00FE693D"/>
    <w:rsid w:val="00FE6D0C"/>
    <w:rsid w:val="00FE6FB8"/>
    <w:rsid w:val="00FE7C6C"/>
    <w:rsid w:val="00FF0288"/>
    <w:rsid w:val="00FF0787"/>
    <w:rsid w:val="00FF09AC"/>
    <w:rsid w:val="00FF0EE6"/>
    <w:rsid w:val="00FF0FE3"/>
    <w:rsid w:val="00FF1424"/>
    <w:rsid w:val="00FF2055"/>
    <w:rsid w:val="00FF20FB"/>
    <w:rsid w:val="00FF2330"/>
    <w:rsid w:val="00FF2A5A"/>
    <w:rsid w:val="00FF3890"/>
    <w:rsid w:val="00FF3AC8"/>
    <w:rsid w:val="00FF3B1D"/>
    <w:rsid w:val="00FF3B3A"/>
    <w:rsid w:val="00FF4284"/>
    <w:rsid w:val="00FF4393"/>
    <w:rsid w:val="00FF43E7"/>
    <w:rsid w:val="00FF4759"/>
    <w:rsid w:val="00FF4E3F"/>
    <w:rsid w:val="00FF557E"/>
    <w:rsid w:val="00FF5BDF"/>
    <w:rsid w:val="00FF5D4D"/>
    <w:rsid w:val="00FF60C4"/>
    <w:rsid w:val="00FF61E7"/>
    <w:rsid w:val="00FF6CD5"/>
    <w:rsid w:val="00FF6D75"/>
    <w:rsid w:val="00FF7188"/>
    <w:rsid w:val="00FF7207"/>
    <w:rsid w:val="00FF76E6"/>
    <w:rsid w:val="00FF77EA"/>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B74CC"/>
    <w:rsid w:val="001130FF"/>
    <w:rsid w:val="00121C8B"/>
    <w:rsid w:val="00150D0E"/>
    <w:rsid w:val="00194888"/>
    <w:rsid w:val="00250812"/>
    <w:rsid w:val="002F6C2B"/>
    <w:rsid w:val="0036538D"/>
    <w:rsid w:val="003D5D23"/>
    <w:rsid w:val="004209F5"/>
    <w:rsid w:val="00464D84"/>
    <w:rsid w:val="004A1A14"/>
    <w:rsid w:val="004B1877"/>
    <w:rsid w:val="004D3000"/>
    <w:rsid w:val="004E2EF2"/>
    <w:rsid w:val="00533B1C"/>
    <w:rsid w:val="00535BDD"/>
    <w:rsid w:val="005369EA"/>
    <w:rsid w:val="00546033"/>
    <w:rsid w:val="005609A1"/>
    <w:rsid w:val="0056455D"/>
    <w:rsid w:val="00576B28"/>
    <w:rsid w:val="005825E2"/>
    <w:rsid w:val="005F6CE4"/>
    <w:rsid w:val="006078D9"/>
    <w:rsid w:val="00617E76"/>
    <w:rsid w:val="006D0DBF"/>
    <w:rsid w:val="006D6E23"/>
    <w:rsid w:val="006E7635"/>
    <w:rsid w:val="006F3D33"/>
    <w:rsid w:val="00785FAF"/>
    <w:rsid w:val="007A1C96"/>
    <w:rsid w:val="0083015B"/>
    <w:rsid w:val="00877B14"/>
    <w:rsid w:val="00921995"/>
    <w:rsid w:val="00992FF7"/>
    <w:rsid w:val="00A313C0"/>
    <w:rsid w:val="00AC0D59"/>
    <w:rsid w:val="00B04807"/>
    <w:rsid w:val="00B13659"/>
    <w:rsid w:val="00B84E56"/>
    <w:rsid w:val="00BB66AF"/>
    <w:rsid w:val="00BF1FE4"/>
    <w:rsid w:val="00C47A01"/>
    <w:rsid w:val="00CC7020"/>
    <w:rsid w:val="00D36BFF"/>
    <w:rsid w:val="00D8366C"/>
    <w:rsid w:val="00DA1478"/>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369E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193554</Words>
  <Characters>1103262</Characters>
  <Application>Microsoft Office Word</Application>
  <DocSecurity>0</DocSecurity>
  <Lines>9193</Lines>
  <Paragraphs>2588</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9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5933</cp:revision>
  <cp:lastPrinted>2011-10-23T20:42:00Z</cp:lastPrinted>
  <dcterms:created xsi:type="dcterms:W3CDTF">2011-09-21T18:30:00Z</dcterms:created>
  <dcterms:modified xsi:type="dcterms:W3CDTF">2022-07-21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